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commentRangeStart w:id="1"/>
      <w:r w:rsidRPr="00F4622D">
        <w:rPr>
          <w:color w:val="auto"/>
        </w:rPr>
        <w:t>Similar axes of e</w:t>
      </w:r>
      <w:r w:rsidR="00024A7B" w:rsidRPr="00F4622D">
        <w:rPr>
          <w:color w:val="auto"/>
        </w:rPr>
        <w:t xml:space="preserve">nvironmental heterogeneity </w:t>
      </w:r>
      <w:commentRangeStart w:id="2"/>
      <w:r w:rsidR="00F4622D" w:rsidRPr="00F4622D">
        <w:rPr>
          <w:color w:val="auto"/>
        </w:rPr>
        <w:t>associated</w:t>
      </w:r>
      <w:r w:rsidR="007630F5" w:rsidRPr="00F4622D">
        <w:rPr>
          <w:color w:val="auto"/>
        </w:rPr>
        <w:t xml:space="preserve"> </w:t>
      </w:r>
      <w:commentRangeEnd w:id="2"/>
      <w:r w:rsidR="00FF78F9">
        <w:rPr>
          <w:rStyle w:val="CommentReference"/>
          <w:rFonts w:ascii="Times New Roman" w:eastAsiaTheme="minorHAnsi" w:hAnsiTheme="minorHAnsi" w:cstheme="minorBidi"/>
          <w:b w:val="0"/>
          <w:bCs w:val="0"/>
          <w:color w:val="auto"/>
        </w:rPr>
        <w:commentReference w:id="2"/>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commentRangeEnd w:id="1"/>
      <w:r w:rsidR="0014233A">
        <w:rPr>
          <w:rStyle w:val="CommentReference"/>
          <w:rFonts w:ascii="Times New Roman" w:eastAsiaTheme="minorHAnsi" w:hAnsiTheme="minorHAnsi" w:cstheme="minorBidi"/>
          <w:b w:val="0"/>
          <w:bCs w:val="0"/>
          <w:color w:val="auto"/>
        </w:rPr>
        <w:commentReference w:id="1"/>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 xml:space="preserve">Corresponding author: </w:t>
      </w:r>
      <w:proofErr w:type="spellStart"/>
      <w:r>
        <w:t>R</w:t>
      </w:r>
      <w:r w:rsidR="002A0204">
        <w:t>v</w:t>
      </w:r>
      <w:r>
        <w:t>M</w:t>
      </w:r>
      <w:proofErr w:type="spellEnd"/>
      <w:r w:rsidR="006E039C">
        <w:t xml:space="preserve">, </w:t>
      </w:r>
      <w:hyperlink r:id="rId11"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3" w:name="acknowledgements"/>
      <w:bookmarkStart w:id="4" w:name="abstract"/>
      <w:r>
        <w:t>Acknowledgements</w:t>
      </w:r>
      <w:bookmarkEnd w:id="3"/>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4"/>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944128"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 xml:space="preserve">across the GCFR and </w:t>
      </w:r>
      <w:proofErr w:type="gramStart"/>
      <w:r w:rsidR="00E83B6C" w:rsidRPr="00E71232">
        <w:t>SWAFR</w:t>
      </w:r>
      <w:r w:rsidR="00F67297">
        <w:t xml:space="preserve">,  </w:t>
      </w:r>
      <w:r w:rsidR="00977607" w:rsidRPr="00E71232">
        <w:t>depen</w:t>
      </w:r>
      <w:r w:rsidR="00372023" w:rsidRPr="00E71232">
        <w:t>den</w:t>
      </w:r>
      <w:r w:rsidR="00977607" w:rsidRPr="00E71232">
        <w:t>t</w:t>
      </w:r>
      <w:proofErr w:type="gramEnd"/>
      <w:r w:rsidR="00977607" w:rsidRPr="00E71232">
        <w:t xml:space="preserve"> o</w:t>
      </w:r>
      <w:r w:rsidR="00F67297">
        <w:t>n</w:t>
      </w:r>
      <w:r w:rsidR="00977607" w:rsidRPr="00E71232">
        <w:t xml:space="preserve"> spatial-scale.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29A1DAE"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5"/>
      <w:r w:rsidR="007351F8">
        <w:fldChar w:fldCharType="begin" w:fldLock="1"/>
      </w:r>
      <w:r w:rsidR="003040D9">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Zemunik, &amp; Turner, 2014; Levin, Sibuet, Gooday, Smith, &amp; Vanreusel, 2010; Mouchet et al., 2015; Thuiller et al., 2006; van Rensburg, Chown, &amp; Gaston, 2002)","plainTextFormattedCitation":"(Cramer &amp; Verboom, 2016; Kreft &amp; Jetz, 2007; Laliberte, Zemunik, &amp; Turner, 2014; Levin, Sibuet, Gooday, Smith, &amp; Vanreusel, 2010; Mouchet et al., 2015; Thuiller et al., 2006; van Rensburg, Chown, &amp; Gaston, 2002)","previouslyFormattedCitation":"(Cramer &amp; Verboom, 2016; Kreft &amp; Jetz, 2007; Laliberte, Zemunik, &amp; Turner, 2014; Levin, Sibuet, Gooday, Smith, &amp; Vanreusel, 2010; Mouchet et al., 2015; Thuiller et al., 2006; van Rensburg, Chown, &amp; Gaston, 2002)"},"properties":{"noteIndex":0},"schema":"https://github.com/citation-style-language/schema/raw/master/csl-citation.json"}</w:instrText>
      </w:r>
      <w:r w:rsidR="007351F8">
        <w:fldChar w:fldCharType="separate"/>
      </w:r>
      <w:r w:rsidR="005A4388" w:rsidRPr="005A4388">
        <w:rPr>
          <w:noProof/>
        </w:rPr>
        <w:t>(Cramer &amp; Verboom, 2016; Kreft &amp; Jetz, 2007; Laliberte, Zemunik, &amp; Turner, 2014; Levin, Sibuet, Gooday, Smith, &amp; Vanreusel, 2010; Mouchet et al., 2015; Thuiller et al., 2006; van Rensburg, Chown, &amp; Gaston, 2002)</w:t>
      </w:r>
      <w:r w:rsidR="007351F8">
        <w:fldChar w:fldCharType="end"/>
      </w:r>
      <w:commentRangeEnd w:id="5"/>
      <w:r w:rsidR="00BC6386">
        <w:rPr>
          <w:rStyle w:val="CommentReference"/>
          <w:rFonts w:ascii="Times New Roman" w:hAnsiTheme="minorHAnsi"/>
        </w:rPr>
        <w:commentReference w:id="5"/>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74B3E">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Usinowicz, &amp; Levine, 2017)","plainTextFormattedCitation":"(Hart, Usinowicz, &amp; Levine, 2017)","previouslyFormattedCitation":"(Hart, Usinowicz, &amp; Levine, 2017)"},"properties":{"noteIndex":0},"schema":"https://github.com/citation-style-language/schema/raw/master/csl-citation.json"}</w:instrText>
      </w:r>
      <w:r w:rsidR="00137475">
        <w:fldChar w:fldCharType="separate"/>
      </w:r>
      <w:r w:rsidR="00137475" w:rsidRPr="00137475">
        <w:rPr>
          <w:noProof/>
        </w:rPr>
        <w:t>(Hart, Usinowicz, &amp; Levine,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7C14FED3"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proofErr w:type="spellStart"/>
      <w:r>
        <w:t>Palaeocene</w:t>
      </w:r>
      <w:proofErr w:type="spellEnd"/>
      <w:r>
        <w:t xml:space="preserv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w:t>
      </w:r>
      <w:r>
        <w:lastRenderedPageBreak/>
        <w:t xml:space="preserve">strong taxonomic affinities and that both are species-rich with high levels of regional endemism </w:t>
      </w:r>
      <w:r w:rsidR="00582449">
        <w:fldChar w:fldCharType="begin" w:fldLock="1"/>
      </w:r>
      <w:r w:rsidR="005B4495">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Rundel, Lamont, Arroyo, &amp; Arianoutsou, 1996; Gioia &amp; Hopper, 2017)","manualFormatting":"(Ackerly, 2009; Beard et al., 2000; Cowling, Rundel, Lamont, Arroyo, &amp; Arianoutsou, 1996; Gioia &amp; Hopper, 2017)","plainTextFormattedCitation":"(Ackerly, 2009; Beard et al., 2000; Richard M. Cowling, Rundel, Lamont, Arroyo, &amp; Arianoutsou, 1996; Gioia &amp; Hopper, 2017)","previouslyFormattedCitation":"(Ackerly, 2009; Beard et al., 2000; Richard M. Cowling, Rundel, Lamont, Arroyo, &amp; Arianoutsou,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7C6D62AB" w:rsidR="00D04776" w:rsidRPr="002C20EB" w:rsidRDefault="00D04776" w:rsidP="002C20EB">
      <w:pPr>
        <w:pStyle w:val="BodyText"/>
        <w:rPr>
          <w:lang w:val="en-ZA"/>
        </w:rPr>
      </w:pPr>
      <w:commentRangeStart w:id="6"/>
      <w:r>
        <w:t xml:space="preserve">Notwithstanding </w:t>
      </w:r>
      <w:commentRangeEnd w:id="6"/>
      <w:r w:rsidR="00BC6386">
        <w:rPr>
          <w:rStyle w:val="CommentReference"/>
          <w:rFonts w:ascii="Times New Roman" w:hAnsiTheme="minorHAnsi"/>
        </w:rPr>
        <w:commentReference w:id="6"/>
      </w:r>
      <w:r>
        <w:t>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080450">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7" w:name="comparing-regions-environmental-heteroge"/>
      <w:r>
        <w:t>2.1</w:t>
      </w:r>
      <w:r w:rsidR="00F31AF3">
        <w:t>:</w:t>
      </w:r>
      <w:r>
        <w:t xml:space="preserve"> </w:t>
      </w:r>
      <w:r w:rsidR="00D04776">
        <w:t>Comparing species richness</w:t>
      </w:r>
    </w:p>
    <w:p w14:paraId="52348C6B" w14:textId="37EF04DA"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t>
      </w:r>
      <w:commentRangeStart w:id="8"/>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lastRenderedPageBreak/>
        <w:t>2016)</w:t>
      </w:r>
      <w:r w:rsidR="00CB7719">
        <w:fldChar w:fldCharType="end"/>
      </w:r>
      <w:r w:rsidR="00B853C4">
        <w:t>.</w:t>
      </w:r>
      <w:r w:rsidR="00CF1908">
        <w:t xml:space="preserve"> </w:t>
      </w:r>
      <w:commentRangeEnd w:id="8"/>
      <w:r w:rsidR="00EF4036">
        <w:rPr>
          <w:rStyle w:val="CommentReference"/>
          <w:rFonts w:ascii="Times New Roman" w:hAnsiTheme="minorHAnsi"/>
        </w:rPr>
        <w:commentReference w:id="8"/>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xml:space="preserve">. </w:t>
      </w:r>
      <w:commentRangeStart w:id="9"/>
      <w:r w:rsidR="00D52E5F">
        <w:rPr>
          <w:rFonts w:cstheme="majorBidi"/>
        </w:rPr>
        <w:t>This excluded coastal/</w:t>
      </w:r>
      <w:proofErr w:type="spellStart"/>
      <w:r w:rsidR="00D52E5F">
        <w:rPr>
          <w:rFonts w:cstheme="majorBidi"/>
        </w:rPr>
        <w:t>dunal</w:t>
      </w:r>
      <w:proofErr w:type="spellEnd"/>
      <w:r w:rsidR="00D52E5F">
        <w:rPr>
          <w:rFonts w:cstheme="majorBidi"/>
        </w:rPr>
        <w:t xml:space="preserve"> vegetation from our analyses</w:t>
      </w:r>
      <w:r w:rsidR="008D72BF">
        <w:rPr>
          <w:rFonts w:cstheme="majorBidi"/>
        </w:rPr>
        <w:t xml:space="preserve">, due to the floristic and environmental dissimilarity of these areas from the core </w:t>
      </w:r>
      <w:proofErr w:type="spellStart"/>
      <w:r w:rsidR="008D72BF">
        <w:rPr>
          <w:rFonts w:cstheme="majorBidi"/>
        </w:rPr>
        <w:t>sclerophyllous</w:t>
      </w:r>
      <w:proofErr w:type="spellEnd"/>
      <w:r w:rsidR="008D72BF">
        <w:rPr>
          <w:rFonts w:cstheme="majorBidi"/>
        </w:rPr>
        <w:t xml:space="preserve"> flora under consideration</w:t>
      </w:r>
      <w:r w:rsidR="00841086">
        <w:rPr>
          <w:rFonts w:cstheme="majorBidi"/>
        </w:rPr>
        <w:t>.</w:t>
      </w:r>
      <w:commentRangeEnd w:id="9"/>
      <w:r w:rsidR="00BC6386">
        <w:rPr>
          <w:rStyle w:val="CommentReference"/>
          <w:rFonts w:ascii="Times New Roman" w:hAnsiTheme="minorHAnsi"/>
        </w:rPr>
        <w:commentReference w:id="9"/>
      </w:r>
    </w:p>
    <w:p w14:paraId="26664BCB" w14:textId="25A9C71B"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proofErr w:type="spellStart"/>
      <w:r w:rsidR="00E0178F">
        <w:t>sensu</w:t>
      </w:r>
      <w:proofErr w:type="spellEnd"/>
      <w:r w:rsidR="00E0178F">
        <w:t xml:space="preserve">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AC3CEC">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Summerville, Crist, &amp; Gering, 2002)","plainTextFormattedCitation":"(Veech, Summerville, Crist, &amp; Gering, 2002)","previouslyFormattedCitation":"(Veech, Summerville, Crist, &amp; Gering, 2002)"},"properties":{"noteIndex":0},"schema":"https://github.com/citation-style-language/schema/raw/master/csl-citation.json"}</w:instrText>
      </w:r>
      <w:r w:rsidR="00E86968">
        <w:fldChar w:fldCharType="separate"/>
      </w:r>
      <w:r w:rsidR="00E86968" w:rsidRPr="00E86968">
        <w:rPr>
          <w:noProof/>
        </w:rPr>
        <w:t>(Veech, Summerville, Crist, &amp; Gering,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9427D7"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9427D7"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using the R package “</w:t>
      </w:r>
      <w:proofErr w:type="spellStart"/>
      <w:r w:rsidR="00C76FCB" w:rsidRPr="00C76FCB">
        <w:rPr>
          <w:rFonts w:eastAsiaTheme="minorEastAsia"/>
        </w:rPr>
        <w:t>canprot</w:t>
      </w:r>
      <w:proofErr w:type="spellEnd"/>
      <w:r w:rsidR="00C76FCB" w:rsidRPr="00C76FCB">
        <w:rPr>
          <w:rFonts w:eastAsiaTheme="minorEastAsia"/>
        </w:rPr>
        <w:t xml:space="preserve">”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7"/>
    </w:p>
    <w:p w14:paraId="16702F9A" w14:textId="6E999096"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 xml:space="preserve">-type climates </w:t>
      </w:r>
      <w:r w:rsidR="005A134B">
        <w:fldChar w:fldCharType="begin" w:fldLock="1"/>
      </w:r>
      <w:r w:rsidR="00080450">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mendeley":{"formattedCitation":"(Belda, Holtanová, Halenka, &amp; Kalvová, 2014)","plainTextFormattedCitation":"(Belda, Holtanová, Halenka, &amp; Kalvová, 2014)","previouslyFormattedCitation":"(Belda, Holtanová, Halenka, &amp; Kalvová, 2014)"},"properties":{"noteIndex":0},"schema":"https://github.com/citation-style-language/schema/raw/master/csl-citation.json"}</w:instrText>
      </w:r>
      <w:r w:rsidR="005A134B">
        <w:fldChar w:fldCharType="separate"/>
      </w:r>
      <w:r w:rsidR="005A134B" w:rsidRPr="005A134B">
        <w:rPr>
          <w:noProof/>
        </w:rPr>
        <w:t>(Belda, Holtanová, Halenka, &amp; Kalvová,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080450">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Brundrett, Raven, &amp; Hopper, 2010; Lambers, Shane, Cramer, Pearse, &amp; Veneklaas, 2006; Shane, Cramer, &amp; Lambers, 2008)","plainTextFormattedCitation":"(Lambers, Brundrett, Raven, &amp; Hopper, 2010; Lambers, Shane, Cramer, Pearse, &amp; Veneklaas, 2006; Shane, Cramer, &amp; Lambers, 2008)","previouslyFormattedCitation":"(Lambers, Brundrett, Raven, &amp; Hopper, 2010; Lambers, Shane, Cramer, Pearse, &amp; Veneklaas, 2006; Shane, Cramer, &amp; Lambers, 2008)"},"properties":{"noteIndex":0},"schema":"https://github.com/citation-style-language/schema/raw/master/csl-citation.json"}</w:instrText>
      </w:r>
      <w:r w:rsidR="00EF14C9">
        <w:fldChar w:fldCharType="separate"/>
      </w:r>
      <w:r w:rsidR="000235F3" w:rsidRPr="000235F3">
        <w:rPr>
          <w:noProof/>
        </w:rPr>
        <w:t>(Lambers, Brundrett, Raven, &amp; Hopper, 2010; Lambers, Shane, Cramer, Pearse, &amp; Veneklaas, 2006; Shane, Cramer, &amp; Lambers,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 xml:space="preserve">(Bivand, Keitt, &amp; </w:t>
      </w:r>
      <w:r w:rsidR="00B1341B" w:rsidRPr="00B1341B">
        <w:rPr>
          <w:noProof/>
        </w:rPr>
        <w:lastRenderedPageBreak/>
        <w:t>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63E7EAF"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w:t>
      </w:r>
      <w:proofErr w:type="spellStart"/>
      <w:r w:rsidR="0014092A">
        <w:t>i</w:t>
      </w:r>
      <w:proofErr w:type="spellEnd"/>
      <w:r w:rsidR="0014092A">
        <w:t xml:space="preserve">)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w:t>
      </w:r>
      <w:proofErr w:type="spellStart"/>
      <w:r w:rsidR="0014092A">
        <w:t>tidyverse</w:t>
      </w:r>
      <w:proofErr w:type="spellEnd"/>
      <w:r w:rsidR="0014092A">
        <w:t>” packages (</w:t>
      </w:r>
      <w:r w:rsidR="0014092A" w:rsidRPr="0014092A">
        <w:rPr>
          <w:highlight w:val="yellow"/>
        </w:rPr>
        <w:t>ref</w:t>
      </w:r>
      <w:r w:rsidR="0014092A">
        <w:t xml:space="preserve">). Regarding the latter, data at the QDS-, HDS- and DS-scales was </w:t>
      </w:r>
      <w:proofErr w:type="spellStart"/>
      <w:r w:rsidR="0014092A">
        <w:t>analysed</w:t>
      </w:r>
      <w:proofErr w:type="spellEnd"/>
      <w:r w:rsidR="0014092A">
        <w:t xml:space="preserve"> in data-frames with rows labelled with grid-cell codes (</w:t>
      </w:r>
      <w:proofErr w:type="spellStart"/>
      <w:r w:rsidR="0014092A">
        <w:t>sensu</w:t>
      </w:r>
      <w:proofErr w:type="spellEnd"/>
      <w:r w:rsidR="0014092A">
        <w:t xml:space="preserve">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10"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10"/>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1" w:name="environmental-heterogeneity-as-an-explan"/>
      <w:r>
        <w:t>2.3</w:t>
      </w:r>
      <w:r w:rsidR="0009179A">
        <w:t>:</w:t>
      </w:r>
      <w:r>
        <w:t xml:space="preserve"> </w:t>
      </w:r>
      <w:r w:rsidR="005F0FFB">
        <w:t>Environmental heterogeneity as an explanation of species richness</w:t>
      </w:r>
      <w:bookmarkEnd w:id="11"/>
    </w:p>
    <w:p w14:paraId="23BA1837" w14:textId="0793AE14"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w:t>
      </w:r>
      <w:r w:rsidR="00CD4D21">
        <w:t>associations</w:t>
      </w:r>
      <w:r w:rsidR="005F0FFB">
        <w:t xml:space="preserve"> </w:t>
      </w:r>
      <w:r w:rsidR="00CD4D21">
        <w:t>between</w:t>
      </w:r>
      <w:r w:rsidR="005F0FFB">
        <w:t xml:space="preserve"> </w:t>
      </w:r>
      <w:r w:rsidR="007948F4">
        <w:t>heterogeneity</w:t>
      </w:r>
      <w:r w:rsidR="005F0FFB">
        <w:t xml:space="preserve"> </w:t>
      </w:r>
      <w:r w:rsidR="00CD4D21">
        <w:t>(</w:t>
      </w:r>
      <w:r w:rsidR="00793F46">
        <w:t xml:space="preserve">in the nine selected </w:t>
      </w:r>
      <w:r w:rsidR="00352C55">
        <w:t xml:space="preserve">environmental </w:t>
      </w:r>
      <w:r w:rsidR="00793F46">
        <w:t>variables and the major heterogeneity axis represented by PC1</w:t>
      </w:r>
      <w:r w:rsidR="00CD4D21">
        <w:t>)</w:t>
      </w:r>
      <w:r w:rsidR="00793F46">
        <w:t xml:space="preserve"> </w:t>
      </w:r>
      <w:r w:rsidR="00CD4D21">
        <w:t>with</w:t>
      </w:r>
      <w:r w:rsidR="005F0FFB">
        <w:t xml:space="preserve"> species richness</w:t>
      </w:r>
      <w:r w:rsidR="00FE3E67">
        <w:t xml:space="preserve"> </w:t>
      </w:r>
      <w:r w:rsidR="00793F46">
        <w:t xml:space="preserve">across the two </w:t>
      </w:r>
      <w:commentRangeStart w:id="12"/>
      <w:r w:rsidR="00793F46">
        <w:t>regions</w:t>
      </w:r>
      <w:commentRangeEnd w:id="12"/>
      <w:r w:rsidR="00F5444D">
        <w:rPr>
          <w:rStyle w:val="CommentReference"/>
          <w:rFonts w:ascii="Times New Roman" w:hAnsiTheme="minorHAnsi"/>
        </w:rPr>
        <w:commentReference w:id="12"/>
      </w:r>
      <w:r w:rsidR="00A13B07">
        <w:t>.</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ED6805">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lastRenderedPageBreak/>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DD72200"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p>
    <w:p w14:paraId="5B8B0085" w14:textId="716A78D0" w:rsidR="00D04776" w:rsidRDefault="00DD7307" w:rsidP="008A4E97">
      <w:pPr>
        <w:pStyle w:val="Heading1"/>
        <w:spacing w:line="240" w:lineRule="auto"/>
      </w:pPr>
      <w:bookmarkStart w:id="13" w:name="results"/>
      <w:r>
        <w:t>3</w:t>
      </w:r>
      <w:r w:rsidR="00E4661A">
        <w:t>:</w:t>
      </w:r>
      <w:r>
        <w:t xml:space="preserve"> </w:t>
      </w:r>
      <w:r w:rsidR="00D04776">
        <w:t>Results</w:t>
      </w:r>
      <w:bookmarkEnd w:id="13"/>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4AD924F"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w:t>
      </w:r>
      <w:proofErr w:type="spellStart"/>
      <w:r w:rsidRPr="006B3905">
        <w:t>Kogelberg</w:t>
      </w:r>
      <w:proofErr w:type="spellEnd"/>
      <w:r w:rsidRPr="006B3905">
        <w:t xml:space="preserve"> Centre in the GCFR; Greater Perth in the SWAFR) and declining species richness towards its interior margin </w:t>
      </w:r>
      <w:commentRangeStart w:id="14"/>
      <w:commentRangeStart w:id="15"/>
      <w:r w:rsidRPr="006B3905">
        <w:t>(</w:t>
      </w:r>
      <w:r w:rsidR="00304EA1" w:rsidRPr="006B3905">
        <w:t xml:space="preserve">Figure </w:t>
      </w:r>
      <w:r w:rsidR="00FC2A30" w:rsidRPr="006B3905">
        <w:t>1</w:t>
      </w:r>
      <w:r w:rsidRPr="006B3905">
        <w:t xml:space="preserve">a,b). </w:t>
      </w:r>
      <w:commentRangeEnd w:id="14"/>
      <w:r w:rsidR="00F5444D">
        <w:rPr>
          <w:rStyle w:val="CommentReference"/>
          <w:rFonts w:ascii="Times New Roman" w:hAnsiTheme="minorHAnsi"/>
        </w:rPr>
        <w:commentReference w:id="14"/>
      </w:r>
      <w:commentRangeEnd w:id="15"/>
      <w:r w:rsidR="00EE37AF">
        <w:rPr>
          <w:rStyle w:val="CommentReference"/>
          <w:rFonts w:ascii="Times New Roman" w:hAnsiTheme="minorHAnsi"/>
        </w:rPr>
        <w:commentReference w:id="15"/>
      </w:r>
      <w:r w:rsidRPr="006B3905">
        <w:t xml:space="preserve">Comparisons of species richness between the regions using two-sided Mann-Whitney </w:t>
      </w:r>
      <w:r w:rsidRPr="006B3905">
        <w:rPr>
          <w:i/>
        </w:rPr>
        <w:t>U</w:t>
      </w:r>
      <w:r w:rsidR="005A1608">
        <w:t>-</w:t>
      </w:r>
      <w:r w:rsidRPr="006B3905">
        <w:t>tests 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scale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0A71B57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commentRangeStart w:id="16"/>
      <w:commentRangeEnd w:id="16"/>
      <w:r w:rsidR="00C512E9">
        <w:rPr>
          <w:rStyle w:val="CommentReference"/>
          <w:rFonts w:ascii="Times New Roman" w:hAnsiTheme="minorHAnsi"/>
        </w:rPr>
        <w:commentReference w:id="16"/>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D0327D1"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w:t>
      </w:r>
      <w:r w:rsidR="005A72A8">
        <w:t xml:space="preserve">, </w:t>
      </w:r>
      <w:r w:rsidR="00AD1230">
        <w:t>CEC</w:t>
      </w:r>
      <w:r w:rsidR="005A72A8">
        <w:t>, clay and soil C, all</w:t>
      </w:r>
      <w:r w:rsidR="00AD1230">
        <w:t xml:space="preserve">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254BC0">
        <w:t>;</w:t>
      </w:r>
      <w:r w:rsidR="00FB4658">
        <w:t xml:space="preserve"> </w:t>
      </w:r>
      <w:r w:rsidR="00FC2A30">
        <w:t>1</w:t>
      </w:r>
      <w:r w:rsidR="00AF1477">
        <w:t>c,d)</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w:t>
      </w:r>
      <w:r w:rsidR="00FA78DF" w:rsidRPr="00916B93">
        <w:lastRenderedPageBreak/>
        <w:t xml:space="preserve">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3270B9A2"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r w:rsidR="0012073A">
        <w:t>b</w:t>
      </w:r>
      <w:r w:rsidR="00030A46">
        <w:t>,h</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0F014EBB" w:rsidR="009B180C" w:rsidRPr="007A6675" w:rsidRDefault="006B7A26" w:rsidP="008F4C08">
      <w:pPr>
        <w:pStyle w:val="FirstParagraph"/>
        <w:rPr>
          <w:rFonts w:eastAsiaTheme="minorEastAsia"/>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946019">
        <w:rPr>
          <w:rFonts w:eastAsiaTheme="minorEastAsia"/>
        </w:rPr>
        <w:t xml:space="preserve"> Where heterogeneity variables associate </w:t>
      </w:r>
      <w:r w:rsidR="00CF397B">
        <w:rPr>
          <w:rFonts w:eastAsiaTheme="minorEastAsia"/>
        </w:rPr>
        <w:t xml:space="preserve">(significantly) </w:t>
      </w:r>
      <w:r w:rsidR="00946019">
        <w:rPr>
          <w:rFonts w:eastAsiaTheme="minorEastAsia"/>
        </w:rPr>
        <w:t>negatively with richness in th</w:t>
      </w:r>
      <w:r w:rsidR="00CF397B">
        <w:rPr>
          <w:rFonts w:eastAsiaTheme="minorEastAsia"/>
        </w:rPr>
        <w:t>e</w:t>
      </w:r>
      <w:r w:rsidR="00946019">
        <w:rPr>
          <w:rFonts w:eastAsiaTheme="minorEastAsia"/>
        </w:rPr>
        <w:t>s</w:t>
      </w:r>
      <w:r w:rsidR="00CF397B">
        <w:rPr>
          <w:rFonts w:eastAsiaTheme="minorEastAsia"/>
        </w:rPr>
        <w:t>e</w:t>
      </w:r>
      <w:r w:rsidR="00946019">
        <w:rPr>
          <w:rFonts w:eastAsiaTheme="minorEastAsia"/>
        </w:rPr>
        <w:t xml:space="preserve"> univariate models</w:t>
      </w:r>
      <w:r w:rsidR="00CF397B">
        <w:rPr>
          <w:rFonts w:eastAsiaTheme="minorEastAsia"/>
        </w:rPr>
        <w:t>’ main effects</w:t>
      </w:r>
      <w:r w:rsidR="005E471E">
        <w:rPr>
          <w:rFonts w:eastAsiaTheme="minorEastAsia"/>
        </w:rPr>
        <w:t xml:space="preserve"> (DS-scale elevation</w:t>
      </w:r>
      <w:r w:rsidR="00CF397B">
        <w:rPr>
          <w:rFonts w:eastAsiaTheme="minorEastAsia"/>
        </w:rPr>
        <w:t xml:space="preserve"> and</w:t>
      </w:r>
      <w:r w:rsidR="005E471E">
        <w:rPr>
          <w:rFonts w:eastAsiaTheme="minorEastAsia"/>
        </w:rPr>
        <w:t xml:space="preserve"> CEC; Table 1b,c)</w:t>
      </w:r>
      <w:r w:rsidR="00CF397B">
        <w:rPr>
          <w:rFonts w:eastAsiaTheme="minorEastAsia"/>
        </w:rPr>
        <w:t xml:space="preserve">, they are accompanied by </w:t>
      </w:r>
      <w:r w:rsidR="00F858E0" w:rsidRPr="00F858E0">
        <w:rPr>
          <w:rFonts w:eastAsiaTheme="minorEastAsia"/>
          <w:highlight w:val="yellow"/>
        </w:rPr>
        <w:t>[supplementary figure Re: DS-scale elevation and CEC having narrow distribution in GCFR -&gt; odd fit, w/ SWAFR flattish fit]</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w:t>
      </w:r>
      <w:r w:rsidR="00A64381">
        <w:rPr>
          <w:rFonts w:eastAsiaTheme="minorEastAsia"/>
        </w:rPr>
        <w:t xml:space="preserve"> (</w:t>
      </w:r>
      <w:proofErr w:type="spellStart"/>
      <w:r w:rsidR="00A64381">
        <w:rPr>
          <w:rFonts w:eastAsiaTheme="minorEastAsia"/>
        </w:rPr>
        <w:t>i</w:t>
      </w:r>
      <w:proofErr w:type="spellEnd"/>
      <w:r w:rsidR="00A64381">
        <w:rPr>
          <w:rFonts w:eastAsiaTheme="minorEastAsia"/>
        </w:rPr>
        <w:t>)</w:t>
      </w:r>
      <w:r w:rsidR="001B3692">
        <w:rPr>
          <w:rFonts w:eastAsiaTheme="minorEastAsia"/>
        </w:rPr>
        <w:t xml:space="preserve"> describe a form of heterogeneity as having a positive effect on richness in both regions</w:t>
      </w:r>
      <w:r w:rsidR="00A64381">
        <w:rPr>
          <w:rFonts w:eastAsiaTheme="minorEastAsia"/>
        </w:rPr>
        <w:t xml:space="preserve"> or (ii) 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w:t>
      </w:r>
      <w:proofErr w:type="spellStart"/>
      <w:r w:rsidR="00A23494" w:rsidRPr="00CF397B">
        <w:rPr>
          <w:rFonts w:eastAsiaTheme="minorEastAsia"/>
        </w:rPr>
        <w:t>favoured</w:t>
      </w:r>
      <w:proofErr w:type="spellEnd"/>
      <w:r w:rsidR="00A23494" w:rsidRPr="00CF397B">
        <w:rPr>
          <w:rFonts w:eastAsiaTheme="minorEastAsia"/>
        </w:rPr>
        <w:t xml:space="preserve">: </w:t>
      </w:r>
      <w:r w:rsidR="00983D13" w:rsidRPr="00CF397B">
        <w:rPr>
          <w:rFonts w:eastAsiaTheme="minorEastAsia"/>
        </w:rPr>
        <w:t xml:space="preserve">Table </w:t>
      </w:r>
      <w:r w:rsidR="008B0E3F" w:rsidRPr="00CF397B">
        <w:rPr>
          <w:rFonts w:eastAsiaTheme="minorEastAsia"/>
        </w:rPr>
        <w:t>1</w:t>
      </w:r>
      <w:r w:rsidR="00983D13" w:rsidRPr="00CF397B">
        <w:rPr>
          <w:rFonts w:eastAsiaTheme="minorEastAsia"/>
        </w:rPr>
        <w:t xml:space="preserve">b,c;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 xml:space="preserve">model was </w:t>
      </w:r>
      <w:proofErr w:type="spellStart"/>
      <w:r w:rsidR="008F4C08">
        <w:rPr>
          <w:rFonts w:eastAsiaTheme="minorEastAsia" w:cstheme="majorBidi"/>
        </w:rPr>
        <w:t>favoured</w:t>
      </w:r>
      <w:proofErr w:type="spellEnd"/>
      <w:r w:rsidR="008F4C08">
        <w:rPr>
          <w:rFonts w:eastAsiaTheme="minorEastAsia" w:cstheme="majorBidi"/>
        </w:rPr>
        <w:t>,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commentRangeStart w:id="17"/>
      <w:r w:rsidR="00496FAE" w:rsidRPr="003D0E54">
        <w:rPr>
          <w:color w:val="FF0000"/>
        </w:rPr>
        <w:t>; Table S</w:t>
      </w:r>
      <w:r w:rsidR="00AF3227" w:rsidRPr="003D0E54">
        <w:rPr>
          <w:color w:val="FF0000"/>
        </w:rPr>
        <w:t>3</w:t>
      </w:r>
      <w:r w:rsidR="00496FAE" w:rsidRPr="003D0E54">
        <w:rPr>
          <w:color w:val="FF0000"/>
        </w:rPr>
        <w:t>a</w:t>
      </w:r>
      <w:commentRangeEnd w:id="17"/>
      <w:r w:rsidR="003D0E54">
        <w:rPr>
          <w:rStyle w:val="CommentReference"/>
          <w:rFonts w:ascii="Times New Roman" w:hAnsiTheme="minorHAnsi"/>
        </w:rPr>
        <w:commentReference w:id="17"/>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p>
    <w:p w14:paraId="440DAAFE" w14:textId="4428AABF" w:rsidR="006C54AE" w:rsidRDefault="00C31973">
      <w:pPr>
        <w:pStyle w:val="FirstParagraph"/>
      </w:pPr>
      <w:r>
        <w:t xml:space="preserve">We fit multiple regression models to describe the effects of the different heterogeneity on species richness in concert. </w:t>
      </w:r>
      <w:r w:rsidR="00B930DF" w:rsidRPr="00866807">
        <w:t>With the exception of</w:t>
      </w:r>
      <w:r w:rsidR="00924C2A">
        <w:t xml:space="preserve"> heterogeneity in</w:t>
      </w:r>
      <w:r w:rsidR="00B930DF" w:rsidRPr="00866807">
        <w:t xml:space="preserve"> pH at all spatial scales</w:t>
      </w:r>
      <w:r w:rsidR="004A2BCB">
        <w:t>, CEC at the QDS- and DS-scales,</w:t>
      </w:r>
      <w:r w:rsidR="00B930DF" w:rsidRPr="00866807">
        <w:t xml:space="preserve"> and elevation at the DS-scale, </w:t>
      </w:r>
      <w:r w:rsidR="00063BFC">
        <w:t xml:space="preserve">the partial </w:t>
      </w:r>
      <w:r w:rsidR="00B930DF" w:rsidRPr="00866807">
        <w:t xml:space="preserve">effects of heterogeneity predictors retained in the optimal multiple regression models </w:t>
      </w:r>
      <w:r w:rsidR="00FC0F34">
        <w:t xml:space="preserve">(Figure 5) </w:t>
      </w:r>
      <w:r w:rsidR="00350FE5" w:rsidRPr="00866807">
        <w:t>a</w:t>
      </w:r>
      <w:r w:rsidR="00B930DF"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4A2BCB">
        <w:t>adds nuance to</w:t>
      </w:r>
      <w:r w:rsidR="0064694B">
        <w:t xml:space="preserve"> the</w:t>
      </w:r>
      <w:r w:rsidR="00350FE5">
        <w:t xml:space="preserve"> generally </w:t>
      </w:r>
      <w:r w:rsidR="0090296A">
        <w:t>positive</w:t>
      </w:r>
      <w:r w:rsidR="00350FE5">
        <w:t xml:space="preserve"> influence of heterogeneity on species richness</w:t>
      </w:r>
      <w:r w:rsidR="004A2BCB">
        <w:t xml:space="preserve"> displayed by the PC1-based ANCOVAs (Figure 4)</w:t>
      </w:r>
      <w:r w:rsidR="004E394A">
        <w:t xml:space="preserve">. </w:t>
      </w:r>
      <w:r w:rsidR="00A12A8F" w:rsidRPr="00A12A8F">
        <w:t xml:space="preserve">Notably, h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r w:rsidR="00574970">
        <w:t>a,b</w:t>
      </w:r>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lastRenderedPageBreak/>
        <w:t>3</w:t>
      </w:r>
      <w:r w:rsidR="00BA3932" w:rsidRPr="002F6163">
        <w:t xml:space="preserve">.4: </w:t>
      </w:r>
      <w:r w:rsidR="00BA3932">
        <w:t>S</w:t>
      </w:r>
      <w:r w:rsidR="00BA3932" w:rsidRPr="002F6163">
        <w:t>pecies richness</w:t>
      </w:r>
      <w:r w:rsidR="00BA3932">
        <w:t xml:space="preserve"> hotspots</w:t>
      </w:r>
    </w:p>
    <w:p w14:paraId="3B4BD914" w14:textId="75FAAA3C"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AC3DE8">
        <w:t xml:space="preserve"> (Figure S5</w:t>
      </w:r>
      <w:proofErr w:type="gramStart"/>
      <w:r w:rsidR="00AC3DE8">
        <w:t>a,b</w:t>
      </w:r>
      <w:proofErr w:type="gramEnd"/>
      <w:r w:rsidR="00AC3DE8">
        <w:t>; S6a,b; S9e</w:t>
      </w:r>
      <w:r w:rsidR="00AC3DE8" w:rsidRPr="00514C5C">
        <w:t>–</w:t>
      </w:r>
      <w:r w:rsidR="00AC3DE8">
        <w:t>h)</w:t>
      </w:r>
      <w:r w:rsidR="00C64450">
        <w:t>.</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c,d;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commentRangeStart w:id="18"/>
      <w:r w:rsidR="00807EFC" w:rsidRPr="00765017">
        <w:rPr>
          <w:color w:val="FF0000"/>
        </w:rPr>
        <w:t>Only a</w:t>
      </w:r>
      <w:r w:rsidR="00C502FE" w:rsidRPr="00765017">
        <w:rPr>
          <w:color w:val="FF0000"/>
        </w:rPr>
        <w:t>t DS-scales</w:t>
      </w:r>
      <w:r w:rsidR="00807EFC" w:rsidRPr="00765017">
        <w:rPr>
          <w:color w:val="FF0000"/>
        </w:rPr>
        <w:t xml:space="preserve"> do</w:t>
      </w:r>
      <w:r w:rsidR="00C502FE" w:rsidRPr="00765017">
        <w:rPr>
          <w:color w:val="FF0000"/>
        </w:rPr>
        <w:t xml:space="preserve"> the GCFR and SWAFR </w:t>
      </w:r>
      <w:r w:rsidR="00807EFC" w:rsidRPr="00765017">
        <w:rPr>
          <w:color w:val="FF0000"/>
        </w:rPr>
        <w:t>not have</w:t>
      </w:r>
      <w:r w:rsidR="00C502FE" w:rsidRPr="00765017">
        <w:rPr>
          <w:color w:val="FF0000"/>
        </w:rPr>
        <w:t xml:space="preserve"> significantly </w:t>
      </w:r>
      <w:r w:rsidR="00807EFC" w:rsidRPr="00765017">
        <w:rPr>
          <w:color w:val="FF0000"/>
        </w:rPr>
        <w:t>different</w:t>
      </w:r>
      <w:r w:rsidR="00C502FE" w:rsidRPr="00765017">
        <w:rPr>
          <w:color w:val="FF0000"/>
        </w:rPr>
        <w:t xml:space="preserve"> residual</w:t>
      </w:r>
      <w:r w:rsidR="00A70597" w:rsidRPr="00765017">
        <w:rPr>
          <w:color w:val="FF0000"/>
        </w:rPr>
        <w:t xml:space="preserve"> standard deviations</w:t>
      </w:r>
      <w:r w:rsidR="00807EFC" w:rsidRPr="00765017">
        <w:rPr>
          <w:color w:val="FF0000"/>
        </w:rPr>
        <w:t xml:space="preserve"> (following both the PC1-based ANCOVA and multiple regressions) (Table S3c). This </w:t>
      </w:r>
      <w:r w:rsidR="00DC180F" w:rsidRPr="00765017">
        <w:rPr>
          <w:color w:val="FF0000"/>
        </w:rPr>
        <w:t xml:space="preserve">highlights </w:t>
      </w:r>
      <w:r w:rsidR="000E7F00" w:rsidRPr="00765017">
        <w:rPr>
          <w:color w:val="FF0000"/>
        </w:rPr>
        <w:t xml:space="preserve">that </w:t>
      </w:r>
      <w:r w:rsidR="00DC180F" w:rsidRPr="00765017">
        <w:rPr>
          <w:color w:val="FF0000"/>
        </w:rPr>
        <w:t>the commonal</w:t>
      </w:r>
      <w:r w:rsidR="00B85431" w:rsidRPr="00765017">
        <w:rPr>
          <w:color w:val="FF0000"/>
        </w:rPr>
        <w:t>i</w:t>
      </w:r>
      <w:r w:rsidR="00DC180F" w:rsidRPr="00765017">
        <w:rPr>
          <w:color w:val="FF0000"/>
        </w:rPr>
        <w:t xml:space="preserve">ty of the richness-heterogeneity relationship </w:t>
      </w:r>
      <w:r w:rsidR="000E7F00" w:rsidRPr="00765017">
        <w:rPr>
          <w:color w:val="FF0000"/>
        </w:rPr>
        <w:t xml:space="preserve">is recovered </w:t>
      </w:r>
      <w:r w:rsidR="00E4420C" w:rsidRPr="00765017">
        <w:rPr>
          <w:color w:val="FF0000"/>
        </w:rPr>
        <w:t xml:space="preserve">more accurately </w:t>
      </w:r>
      <w:r w:rsidR="000E7F00" w:rsidRPr="00765017">
        <w:rPr>
          <w:color w:val="FF0000"/>
        </w:rPr>
        <w:t>after</w:t>
      </w:r>
      <w:r w:rsidR="00DC180F" w:rsidRPr="00765017">
        <w:rPr>
          <w:color w:val="FF0000"/>
        </w:rPr>
        <w:t xml:space="preserve"> the omission of </w:t>
      </w:r>
      <w:r w:rsidR="00A70597" w:rsidRPr="00765017">
        <w:rPr>
          <w:color w:val="FF0000"/>
        </w:rPr>
        <w:t>hotspots</w:t>
      </w:r>
      <w:r w:rsidR="00E4420C" w:rsidRPr="00765017">
        <w:rPr>
          <w:color w:val="FF0000"/>
        </w:rPr>
        <w:t xml:space="preserve"> at broader spatial scales</w:t>
      </w:r>
      <w:r w:rsidR="00DC180F" w:rsidRPr="00765017">
        <w:rPr>
          <w:color w:val="FF0000"/>
        </w:rPr>
        <w:t>.</w:t>
      </w:r>
      <w:commentRangeEnd w:id="18"/>
      <w:r w:rsidR="009172F8">
        <w:rPr>
          <w:rStyle w:val="CommentReference"/>
          <w:rFonts w:ascii="Times New Roman" w:hAnsiTheme="minorHAnsi"/>
        </w:rPr>
        <w:commentReference w:id="18"/>
      </w:r>
    </w:p>
    <w:p w14:paraId="573F5A1A" w14:textId="04268AD5" w:rsidR="00F8593E" w:rsidRDefault="00DD7307">
      <w:pPr>
        <w:pStyle w:val="Heading1"/>
        <w:spacing w:line="240" w:lineRule="auto"/>
      </w:pPr>
      <w:commentRangeStart w:id="19"/>
      <w:r>
        <w:t>4</w:t>
      </w:r>
      <w:r w:rsidR="00765FAE">
        <w:t>:</w:t>
      </w:r>
      <w:r>
        <w:t xml:space="preserve"> </w:t>
      </w:r>
      <w:r w:rsidR="00F8593E" w:rsidRPr="00891FE6">
        <w:t>Discussion</w:t>
      </w:r>
      <w:commentRangeEnd w:id="19"/>
      <w:r w:rsidR="0060559B">
        <w:rPr>
          <w:rStyle w:val="CommentReference"/>
          <w:rFonts w:ascii="Times New Roman" w:eastAsiaTheme="minorHAnsi" w:hAnsiTheme="minorHAnsi" w:cstheme="minorBidi"/>
          <w:b w:val="0"/>
          <w:bCs w:val="0"/>
          <w:color w:val="auto"/>
        </w:rPr>
        <w:commentReference w:id="19"/>
      </w:r>
    </w:p>
    <w:p w14:paraId="6DC64564" w14:textId="2CF85F3E" w:rsidR="001E1442" w:rsidRDefault="006A4B08" w:rsidP="002C20EB">
      <w:pPr>
        <w:pStyle w:val="BodyText"/>
        <w:tabs>
          <w:tab w:val="left" w:pos="6189"/>
        </w:tabs>
      </w:pPr>
      <w:bookmarkStart w:id="20"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xml:space="preserve">. </w:t>
      </w:r>
      <w:commentRangeStart w:id="21"/>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21"/>
      <w:r w:rsidR="007F39BA">
        <w:rPr>
          <w:rStyle w:val="CommentReference"/>
          <w:rFonts w:ascii="Times New Roman" w:hAnsiTheme="minorHAnsi"/>
        </w:rPr>
        <w:commentReference w:id="21"/>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2"/>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commentRangeEnd w:id="22"/>
      <w:r w:rsidR="007F39BA">
        <w:rPr>
          <w:rStyle w:val="CommentReference"/>
          <w:rFonts w:ascii="Times New Roman" w:hAnsiTheme="minorHAnsi"/>
        </w:rPr>
        <w:commentReference w:id="22"/>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3"/>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3"/>
      <w:r w:rsidR="007F39BA">
        <w:rPr>
          <w:rStyle w:val="CommentReference"/>
          <w:rFonts w:ascii="Times New Roman" w:hAnsiTheme="minorHAnsi"/>
        </w:rPr>
        <w:commentReference w:id="23"/>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4A0E612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4"/>
      <w:r w:rsidR="00FD1780">
        <w:fldChar w:fldCharType="begin" w:fldLock="1"/>
      </w:r>
      <w:r w:rsidR="005774DE">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West, Power, Skelton, &amp; Stock, 2014; Hart et al., 2017)","plainTextFormattedCitation":"(Cramer, West, Power, Skelton, &amp; Stock, 2014; Hart et al., 2017)","previouslyFormattedCitation":"(Cramer, West, Power, Skelton, &amp; Stock, 2014; Hart et al., 2017)"},"properties":{"noteIndex":0},"schema":"https://github.com/citation-style-language/schema/raw/master/csl-citation.json"}</w:instrText>
      </w:r>
      <w:r w:rsidR="00FD1780">
        <w:fldChar w:fldCharType="separate"/>
      </w:r>
      <w:r w:rsidR="00FD1780" w:rsidRPr="00FD1780">
        <w:rPr>
          <w:noProof/>
        </w:rPr>
        <w:t xml:space="preserve">(Cramer, West, Power, Skelton, &amp; Stock, 2014; Hart et al., </w:t>
      </w:r>
      <w:r w:rsidR="00FD1780" w:rsidRPr="00FD1780">
        <w:rPr>
          <w:noProof/>
        </w:rPr>
        <w:lastRenderedPageBreak/>
        <w:t>2017)</w:t>
      </w:r>
      <w:r w:rsidR="00FD1780">
        <w:fldChar w:fldCharType="end"/>
      </w:r>
      <w:commentRangeEnd w:id="24"/>
      <w:r w:rsidR="00F72B17">
        <w:rPr>
          <w:rStyle w:val="CommentReference"/>
          <w:rFonts w:ascii="Times New Roman" w:hAnsiTheme="minorHAnsi"/>
        </w:rPr>
        <w:commentReference w:id="24"/>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25"/>
      <w:commentRangeStart w:id="26"/>
      <w:r w:rsidR="0072106C">
        <w:t xml:space="preserve">single-site </w:t>
      </w:r>
      <w:commentRangeEnd w:id="25"/>
      <w:r w:rsidR="00952699">
        <w:rPr>
          <w:rStyle w:val="CommentReference"/>
          <w:rFonts w:ascii="Times New Roman" w:hAnsiTheme="minorHAnsi"/>
        </w:rPr>
        <w:commentReference w:id="25"/>
      </w:r>
      <w:commentRangeEnd w:id="26"/>
      <w:r w:rsidR="0060559B">
        <w:rPr>
          <w:rStyle w:val="CommentReference"/>
          <w:rFonts w:ascii="Times New Roman" w:hAnsiTheme="minorHAnsi"/>
        </w:rPr>
        <w:commentReference w:id="26"/>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04131">
        <w:t xml:space="preserve"> and with our species occurrence dataset (Figure </w:t>
      </w:r>
      <w:r w:rsidR="00F06726">
        <w:t>S11</w:t>
      </w:r>
      <w:r w:rsidR="00704131">
        <w:t>).</w:t>
      </w:r>
    </w:p>
    <w:p w14:paraId="2B259CB7" w14:textId="3E1B8041"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294D940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3272019E"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proofErr w:type="spellStart"/>
      <w:r w:rsidR="00E823D6">
        <w:t>e</w:t>
      </w:r>
      <w:proofErr w:type="spellEnd"/>
      <w:r w:rsidR="00E823D6">
        <w:t xml:space="preserve"> have desisted </w:t>
      </w:r>
      <w:r w:rsidR="00E823D6">
        <w:lastRenderedPageBreak/>
        <w:t xml:space="preserve">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27"/>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7"/>
      <w:r w:rsidR="00246D04">
        <w:rPr>
          <w:rStyle w:val="CommentReference"/>
          <w:rFonts w:ascii="Times New Roman" w:hAnsiTheme="minorHAnsi"/>
        </w:rPr>
        <w:commentReference w:id="27"/>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63D8C0D4"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 xml:space="preserve">e </w:t>
      </w:r>
      <w:commentRangeStart w:id="28"/>
      <w:r w:rsidR="002B4C08">
        <w:t>suspect</w:t>
      </w:r>
      <w:commentRangeEnd w:id="28"/>
      <w:r w:rsidR="00B753DF">
        <w:rPr>
          <w:rStyle w:val="CommentReference"/>
          <w:rFonts w:ascii="Times New Roman" w:hAnsiTheme="minorHAnsi"/>
        </w:rPr>
        <w:commentReference w:id="28"/>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w:t>
      </w:r>
      <w:commentRangeStart w:id="29"/>
      <w:r w:rsidR="005143E0">
        <w:t xml:space="preserve">putative refugia </w:t>
      </w:r>
      <w:r w:rsidR="00A44F62">
        <w:t xml:space="preserve">in the SWAFR </w:t>
      </w:r>
      <w:r w:rsidR="005143E0">
        <w:t>is somewhat un</w:t>
      </w:r>
      <w:r w:rsidR="0084063D">
        <w:t>clear</w:t>
      </w:r>
      <w:commentRangeEnd w:id="29"/>
      <w:r w:rsidR="00B753DF">
        <w:rPr>
          <w:rStyle w:val="CommentReference"/>
          <w:rFonts w:ascii="Times New Roman" w:hAnsiTheme="minorHAnsi"/>
        </w:rPr>
        <w:commentReference w:id="29"/>
      </w:r>
      <w:r w:rsidR="0084063D">
        <w:t xml:space="preserve">. </w:t>
      </w:r>
      <w:r w:rsidR="0005522C">
        <w:t>Maps in Byrne (2008; Fig</w:t>
      </w:r>
      <w:r w:rsidR="00D05FCB">
        <w:t>ure</w:t>
      </w:r>
      <w:r w:rsidR="0005522C">
        <w:t xml:space="preserve"> 2), however, </w:t>
      </w:r>
      <w:r w:rsidR="00A44F62">
        <w:t>identify</w:t>
      </w:r>
      <w:r w:rsidR="0005522C">
        <w:t xml:space="preserve"> one </w:t>
      </w:r>
      <w:r w:rsidR="00AA210A">
        <w:t>refugium in the vicinity of Perth and a second in the vicinity of Fitzgerald River.</w:t>
      </w:r>
    </w:p>
    <w:p w14:paraId="1CF39377" w14:textId="1E893861"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 xml:space="preserve">recent proposals to abstract water from the Table Mountain Group aquifer which feeds these bogs, present a serious threat to the continued persistence of Cape floristic diversity, particularly since the hydrological consequences of such abstraction remain </w:t>
      </w:r>
      <w:r w:rsidR="003E5F41">
        <w:lastRenderedPageBreak/>
        <w:t>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169A62A9" w14:textId="77777777" w:rsidR="00EE37AF"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p>
    <w:p w14:paraId="73EE69CB" w14:textId="740C4AB1" w:rsidR="004B3DF5" w:rsidRPr="008D3C44" w:rsidRDefault="004B3DF5" w:rsidP="007A506C">
      <w:pPr>
        <w:pStyle w:val="CommentText"/>
        <w:spacing w:before="180" w:after="180"/>
        <w:rPr>
          <w:sz w:val="24"/>
        </w:rPr>
      </w:pPr>
      <w:r>
        <w:br w:type="page"/>
      </w:r>
    </w:p>
    <w:p w14:paraId="18D025C9" w14:textId="772E4B60" w:rsidR="00DD7CD4" w:rsidRDefault="00D04776">
      <w:pPr>
        <w:pStyle w:val="Heading1"/>
      </w:pPr>
      <w:r w:rsidRPr="008A4E97">
        <w:lastRenderedPageBreak/>
        <w:t>Tables</w:t>
      </w:r>
      <w:bookmarkEnd w:id="20"/>
    </w:p>
    <w:p w14:paraId="71033F34" w14:textId="075E5882"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191C4BE3" w:rsidR="00874A01" w:rsidRPr="0069122B" w:rsidRDefault="00874A01" w:rsidP="00FA753D">
      <w:pPr>
        <w:pStyle w:val="BodyText"/>
        <w:spacing w:before="0"/>
      </w:pPr>
      <w:bookmarkStart w:id="30"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30"/>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172CD9E2" w:rsidR="00E000A8" w:rsidRDefault="00DA25A6" w:rsidP="009871CA">
      <w:pPr>
        <w:pStyle w:val="BodyText"/>
      </w:pPr>
      <w:r w:rsidRPr="00242181">
        <w:rPr>
          <w:b/>
        </w:rPr>
        <w:lastRenderedPageBreak/>
        <w:t xml:space="preserve">Figure </w:t>
      </w:r>
      <w:r>
        <w:rPr>
          <w:b/>
        </w:rPr>
        <w:t>1 (previous page)</w:t>
      </w:r>
      <w:r w:rsidRPr="00242181">
        <w:rPr>
          <w:b/>
        </w:rPr>
        <w:t>:</w:t>
      </w:r>
      <w:r w:rsidRPr="00EB7331">
        <w:t xml:space="preserve"> </w:t>
      </w:r>
      <w:r>
        <w:t>HDS-scale m</w:t>
      </w:r>
      <w:r w:rsidRPr="00C9106C">
        <w:t>ap</w:t>
      </w:r>
      <w:r>
        <w:t>s for the GCFR and SWAFR of (</w:t>
      </w:r>
      <w:proofErr w:type="spellStart"/>
      <w:r>
        <w:t>a,b</w:t>
      </w:r>
      <w:proofErr w:type="spellEnd"/>
      <w:r>
        <w:t>) vascular plant species richness</w:t>
      </w:r>
      <w:r w:rsidR="009863F5">
        <w:t xml:space="preserve"> (</w:t>
      </w:r>
      <w:r w:rsidR="009863F5" w:rsidRPr="00ED6805">
        <w:rPr>
          <w:i/>
          <w:iCs/>
        </w:rPr>
        <w:t>S</w:t>
      </w:r>
      <w:r w:rsidR="009863F5">
        <w:rPr>
          <w:vertAlign w:val="subscript"/>
        </w:rPr>
        <w:t>HDS</w:t>
      </w:r>
      <w:r w:rsidR="009863F5">
        <w:t>)</w:t>
      </w:r>
      <w:r>
        <w:t>, (</w:t>
      </w:r>
      <w:proofErr w:type="spellStart"/>
      <w:r>
        <w:t>c,d</w:t>
      </w:r>
      <w:proofErr w:type="spellEnd"/>
      <w:r>
        <w:t>)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xml:space="preserve">) the multivariate (MV) model (Figure 5b). Map projection used: WGS84. </w:t>
      </w:r>
      <w:proofErr w:type="spellStart"/>
      <w:r>
        <w:t>Colour</w:t>
      </w:r>
      <w:proofErr w:type="spellEnd"/>
      <w:r>
        <w:t xml:space="preserve">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w:t>
      </w:r>
      <w:proofErr w:type="spellStart"/>
      <w:r w:rsidRPr="006A6996">
        <w:t>i</w:t>
      </w:r>
      <w:proofErr w:type="spellEnd"/>
      <w:r w:rsidRPr="006A6996">
        <w:t>)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proofErr w:type="spellStart"/>
      <w:r w:rsidR="007138B7">
        <w:t>c,g,i</w:t>
      </w:r>
      <w:proofErr w:type="spellEnd"/>
      <w:r w:rsidR="007138B7">
        <w:t>) and marginally significant</w:t>
      </w:r>
      <w:r w:rsidR="007138B7" w:rsidRPr="007138B7">
        <w:t xml:space="preserve"> </w:t>
      </w:r>
      <w:r w:rsidR="007138B7">
        <w:t>(</w:t>
      </w:r>
      <w:r w:rsidR="007138B7">
        <w:rPr>
          <w:i/>
          <w:iCs/>
        </w:rPr>
        <w:t>P</w:t>
      </w:r>
      <w:r w:rsidR="007138B7">
        <w:t xml:space="preserve"> &lt; 0.1; </w:t>
      </w:r>
      <w:proofErr w:type="spellStart"/>
      <w:r w:rsidR="007138B7">
        <w:t>d,e,h</w:t>
      </w:r>
      <w:proofErr w:type="spellEnd"/>
      <w:r w:rsidR="007138B7">
        <w:t>) have been plotted, the latter for illustration. Note, only two forms of heterogeneity were found to be negatively scale-dependent (</w:t>
      </w:r>
      <w:proofErr w:type="spellStart"/>
      <w:r w:rsidR="007138B7">
        <w:t>b,h</w:t>
      </w:r>
      <w:proofErr w:type="spellEnd"/>
      <w:r w:rsidR="007138B7">
        <w:t>)</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42AD19D6"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57276" w:rsidP="0018462C">
      <w:pPr>
        <w:pStyle w:val="CaptionedFigure"/>
        <w:spacing w:line="240" w:lineRule="auto"/>
      </w:pPr>
      <w:commentRangeStart w:id="31"/>
      <w:r w:rsidRPr="00A805E3">
        <w:rPr>
          <w:rFonts w:ascii="Times New Roman" w:hAnsi="Times New Roman" w:cs="Times New Roman"/>
          <w:b/>
          <w:bCs/>
          <w:noProof/>
          <w:sz w:val="22"/>
          <w:szCs w:val="22"/>
        </w:rPr>
        <w:lastRenderedPageBreak/>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31"/>
      <w:r w:rsidR="001E2381">
        <w:rPr>
          <w:rStyle w:val="CommentReference"/>
          <w:rFonts w:ascii="Times New Roman" w:hAnsiTheme="minorHAnsi"/>
        </w:rPr>
        <w:commentReference w:id="31"/>
      </w:r>
    </w:p>
    <w:p w14:paraId="199264AF" w14:textId="202D4805"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32"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8" w:history="1">
        <w:r w:rsidRPr="000F1325">
          <w:rPr>
            <w:rStyle w:val="Hyperlink"/>
          </w:rPr>
          <w:t>https://doi.org/10.15468/dl.n6u6n0</w:t>
        </w:r>
      </w:hyperlink>
      <w:r>
        <w:t xml:space="preserve">; SWAFR: </w:t>
      </w:r>
      <w:hyperlink r:id="rId19"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r w:rsidRPr="002C20EB">
        <w:t>References</w:t>
      </w:r>
      <w:bookmarkEnd w:id="32"/>
    </w:p>
    <w:p w14:paraId="481E5FDD" w14:textId="7C0FD476" w:rsidR="00080450" w:rsidRPr="00080450" w:rsidRDefault="008E0DFC" w:rsidP="00080450">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80450" w:rsidRPr="00080450">
        <w:rPr>
          <w:rFonts w:hAnsi="Times New Roman" w:cs="Times New Roman"/>
          <w:noProof/>
        </w:rPr>
        <w:t xml:space="preserve">Ackerly, D. D. (2009). Evolution, origin and age of lineages in the Californian and Mediterranean floras. </w:t>
      </w:r>
      <w:r w:rsidR="00080450" w:rsidRPr="00080450">
        <w:rPr>
          <w:rFonts w:hAnsi="Times New Roman" w:cs="Times New Roman"/>
          <w:i/>
          <w:iCs/>
          <w:noProof/>
        </w:rPr>
        <w:t>Journal of Biogeography</w:t>
      </w:r>
      <w:r w:rsidR="00080450" w:rsidRPr="00080450">
        <w:rPr>
          <w:rFonts w:hAnsi="Times New Roman" w:cs="Times New Roman"/>
          <w:noProof/>
        </w:rPr>
        <w:t xml:space="preserve">, </w:t>
      </w:r>
      <w:r w:rsidR="00080450" w:rsidRPr="00080450">
        <w:rPr>
          <w:rFonts w:hAnsi="Times New Roman" w:cs="Times New Roman"/>
          <w:i/>
          <w:iCs/>
          <w:noProof/>
        </w:rPr>
        <w:t>36</w:t>
      </w:r>
      <w:r w:rsidR="00080450" w:rsidRPr="00080450">
        <w:rPr>
          <w:rFonts w:hAnsi="Times New Roman" w:cs="Times New Roman"/>
          <w:noProof/>
        </w:rPr>
        <w:t>(7), 1221–1233. https://doi.org/10.1111/j.1365-2699.2009.02097.x</w:t>
      </w:r>
    </w:p>
    <w:p w14:paraId="505079E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Allouche, O., Kalyuzhny, M., Moreno-Rueda, G., Pizarro, M., &amp; Kadmon, R. (2012). Area-heterogeneity tradeoff and the diversity of ecological communities. </w:t>
      </w:r>
      <w:r w:rsidRPr="00080450">
        <w:rPr>
          <w:rFonts w:hAnsi="Times New Roman" w:cs="Times New Roman"/>
          <w:i/>
          <w:iCs/>
          <w:noProof/>
        </w:rPr>
        <w:t>Proceedings of the National Academy of Sciences</w:t>
      </w:r>
      <w:r w:rsidRPr="00080450">
        <w:rPr>
          <w:rFonts w:hAnsi="Times New Roman" w:cs="Times New Roman"/>
          <w:noProof/>
        </w:rPr>
        <w:t xml:space="preserve">, </w:t>
      </w:r>
      <w:r w:rsidRPr="00080450">
        <w:rPr>
          <w:rFonts w:hAnsi="Times New Roman" w:cs="Times New Roman"/>
          <w:i/>
          <w:iCs/>
          <w:noProof/>
        </w:rPr>
        <w:t>109</w:t>
      </w:r>
      <w:r w:rsidRPr="00080450">
        <w:rPr>
          <w:rFonts w:hAnsi="Times New Roman" w:cs="Times New Roman"/>
          <w:noProof/>
        </w:rPr>
        <w:t>(43), 17495–17500.</w:t>
      </w:r>
    </w:p>
    <w:p w14:paraId="3A624E5E"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080450">
        <w:rPr>
          <w:rFonts w:hAnsi="Times New Roman" w:cs="Times New Roman"/>
          <w:i/>
          <w:iCs/>
          <w:noProof/>
        </w:rPr>
        <w:t>Hydrological Processes</w:t>
      </w:r>
      <w:r w:rsidRPr="00080450">
        <w:rPr>
          <w:rFonts w:hAnsi="Times New Roman" w:cs="Times New Roman"/>
          <w:noProof/>
        </w:rPr>
        <w:t xml:space="preserve">, </w:t>
      </w:r>
      <w:r w:rsidRPr="00080450">
        <w:rPr>
          <w:rFonts w:hAnsi="Times New Roman" w:cs="Times New Roman"/>
          <w:i/>
          <w:iCs/>
          <w:noProof/>
        </w:rPr>
        <w:t>28</w:t>
      </w:r>
      <w:r w:rsidRPr="00080450">
        <w:rPr>
          <w:rFonts w:hAnsi="Times New Roman" w:cs="Times New Roman"/>
          <w:noProof/>
        </w:rPr>
        <w:t>(22), 5513–5529.</w:t>
      </w:r>
    </w:p>
    <w:p w14:paraId="68653AB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eard, J. S., Chapman, A. R., &amp; Gioia, P. (2000). Species richness and endemism in the Western Australian flora.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27</w:t>
      </w:r>
      <w:r w:rsidRPr="00080450">
        <w:rPr>
          <w:rFonts w:hAnsi="Times New Roman" w:cs="Times New Roman"/>
          <w:noProof/>
        </w:rPr>
        <w:t>(6), 1257–1268. https://doi.org/10.1046/j.1365-2699.2000.00509.x</w:t>
      </w:r>
    </w:p>
    <w:p w14:paraId="0E8B9FF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elda, M., Holtanová, E., Halenka, T., &amp; Kalvová, J. (2014). Climate classification revisited: from Köppen to Trewartha. </w:t>
      </w:r>
      <w:r w:rsidRPr="00080450">
        <w:rPr>
          <w:rFonts w:hAnsi="Times New Roman" w:cs="Times New Roman"/>
          <w:i/>
          <w:iCs/>
          <w:noProof/>
        </w:rPr>
        <w:t>Climate Research</w:t>
      </w:r>
      <w:r w:rsidRPr="00080450">
        <w:rPr>
          <w:rFonts w:hAnsi="Times New Roman" w:cs="Times New Roman"/>
          <w:noProof/>
        </w:rPr>
        <w:t xml:space="preserve">, </w:t>
      </w:r>
      <w:r w:rsidRPr="00080450">
        <w:rPr>
          <w:rFonts w:hAnsi="Times New Roman" w:cs="Times New Roman"/>
          <w:i/>
          <w:iCs/>
          <w:noProof/>
        </w:rPr>
        <w:t>59</w:t>
      </w:r>
      <w:r w:rsidRPr="00080450">
        <w:rPr>
          <w:rFonts w:hAnsi="Times New Roman" w:cs="Times New Roman"/>
          <w:noProof/>
        </w:rPr>
        <w:t>(1), 1–13.</w:t>
      </w:r>
    </w:p>
    <w:p w14:paraId="1D853DE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ergh, N. G., &amp; Linder, H. P. (2009). Cape diversification and repeated out-of-southern-Africa dispersal in paper daisies (Asteraceae--Gnaphalieae). </w:t>
      </w:r>
      <w:r w:rsidRPr="00080450">
        <w:rPr>
          <w:rFonts w:hAnsi="Times New Roman" w:cs="Times New Roman"/>
          <w:i/>
          <w:iCs/>
          <w:noProof/>
        </w:rPr>
        <w:t>Molecular Phylogenetics and Evolution</w:t>
      </w:r>
      <w:r w:rsidRPr="00080450">
        <w:rPr>
          <w:rFonts w:hAnsi="Times New Roman" w:cs="Times New Roman"/>
          <w:noProof/>
        </w:rPr>
        <w:t xml:space="preserve">, </w:t>
      </w:r>
      <w:r w:rsidRPr="00080450">
        <w:rPr>
          <w:rFonts w:hAnsi="Times New Roman" w:cs="Times New Roman"/>
          <w:i/>
          <w:iCs/>
          <w:noProof/>
        </w:rPr>
        <w:t>51</w:t>
      </w:r>
      <w:r w:rsidRPr="00080450">
        <w:rPr>
          <w:rFonts w:hAnsi="Times New Roman" w:cs="Times New Roman"/>
          <w:noProof/>
        </w:rPr>
        <w:t>(1), 5–18.</w:t>
      </w:r>
    </w:p>
    <w:p w14:paraId="1BA54321"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Bivand, R., Keitt, T., &amp; Rowlingson, B. (2017). rgdal: Bindings for the Geospatial Data Abstraction Library. R package version 1.2-7. Retrieved from https://cran.r-project.org/package=rgdal</w:t>
      </w:r>
    </w:p>
    <w:p w14:paraId="2E0D0BE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øhn, T., &amp; Amundsen, P.-A. (2004). Ecological interactions and evolution: forgotten parts of biodiversity? </w:t>
      </w:r>
      <w:r w:rsidRPr="00080450">
        <w:rPr>
          <w:rFonts w:hAnsi="Times New Roman" w:cs="Times New Roman"/>
          <w:i/>
          <w:iCs/>
          <w:noProof/>
        </w:rPr>
        <w:t>BioScience</w:t>
      </w:r>
      <w:r w:rsidRPr="00080450">
        <w:rPr>
          <w:rFonts w:hAnsi="Times New Roman" w:cs="Times New Roman"/>
          <w:noProof/>
        </w:rPr>
        <w:t xml:space="preserve">, </w:t>
      </w:r>
      <w:r w:rsidRPr="00080450">
        <w:rPr>
          <w:rFonts w:hAnsi="Times New Roman" w:cs="Times New Roman"/>
          <w:i/>
          <w:iCs/>
          <w:noProof/>
        </w:rPr>
        <w:t>54</w:t>
      </w:r>
      <w:r w:rsidRPr="00080450">
        <w:rPr>
          <w:rFonts w:hAnsi="Times New Roman" w:cs="Times New Roman"/>
          <w:noProof/>
        </w:rPr>
        <w:t>(9), 804–805.</w:t>
      </w:r>
    </w:p>
    <w:p w14:paraId="458E584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orn, J., Linder, H. P., &amp; Desmet, P. (2007). The Greater Cape Floristic Region.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34</w:t>
      </w:r>
      <w:r w:rsidRPr="00080450">
        <w:rPr>
          <w:rFonts w:hAnsi="Times New Roman" w:cs="Times New Roman"/>
          <w:noProof/>
        </w:rPr>
        <w:t>(1), 147–162. https://doi.org/10.1111/j.1365-2699.2006.01595.x</w:t>
      </w:r>
    </w:p>
    <w:p w14:paraId="00DCD6CA"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orn, Julia, &amp; Linder, H. P. (2018). Water availability, fundamental niches and realized niches: A case study from the Cape flora. </w:t>
      </w:r>
      <w:r w:rsidRPr="00080450">
        <w:rPr>
          <w:rFonts w:hAnsi="Times New Roman" w:cs="Times New Roman"/>
          <w:i/>
          <w:iCs/>
          <w:noProof/>
        </w:rPr>
        <w:t>Austral Ecology</w:t>
      </w:r>
      <w:r w:rsidRPr="00080450">
        <w:rPr>
          <w:rFonts w:hAnsi="Times New Roman" w:cs="Times New Roman"/>
          <w:noProof/>
        </w:rPr>
        <w:t xml:space="preserve">, </w:t>
      </w:r>
      <w:r w:rsidRPr="00080450">
        <w:rPr>
          <w:rFonts w:hAnsi="Times New Roman" w:cs="Times New Roman"/>
          <w:i/>
          <w:iCs/>
          <w:noProof/>
        </w:rPr>
        <w:t>43</w:t>
      </w:r>
      <w:r w:rsidRPr="00080450">
        <w:rPr>
          <w:rFonts w:hAnsi="Times New Roman" w:cs="Times New Roman"/>
          <w:noProof/>
        </w:rPr>
        <w:t>(6), 696–705. https://doi.org/10.1111/aec.12616</w:t>
      </w:r>
    </w:p>
    <w:p w14:paraId="3328ABB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radshaw, P. L., &amp; Cowling, R. M. (2014). Landscapes, rock types, and climate of the Greater Cape Floristic Region. In N. Allsopp, J. F. Colville, &amp; G. A. Verboom (Eds.), </w:t>
      </w:r>
      <w:r w:rsidRPr="00080450">
        <w:rPr>
          <w:rFonts w:hAnsi="Times New Roman" w:cs="Times New Roman"/>
          <w:i/>
          <w:iCs/>
          <w:noProof/>
        </w:rPr>
        <w:t>Fynbos: Ecology, Evolution and Conservation of a Megadiverse Region</w:t>
      </w:r>
      <w:r w:rsidRPr="00080450">
        <w:rPr>
          <w:rFonts w:hAnsi="Times New Roman" w:cs="Times New Roman"/>
          <w:noProof/>
        </w:rPr>
        <w:t xml:space="preserve"> (pp. 26–46). Oxford: </w:t>
      </w:r>
      <w:r w:rsidRPr="00080450">
        <w:rPr>
          <w:rFonts w:hAnsi="Times New Roman" w:cs="Times New Roman"/>
          <w:noProof/>
        </w:rPr>
        <w:lastRenderedPageBreak/>
        <w:t>Oxford University Press. https://doi.org/oso/9780199679584.003.0002</w:t>
      </w:r>
    </w:p>
    <w:p w14:paraId="3A4F9AD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yrne, M. (2008). Evidence for multiple refugia at different time scales during Pleistocene climatic oscillations in southern Australia inferred from phylogeography. </w:t>
      </w:r>
      <w:r w:rsidRPr="00080450">
        <w:rPr>
          <w:rFonts w:hAnsi="Times New Roman" w:cs="Times New Roman"/>
          <w:i/>
          <w:iCs/>
          <w:noProof/>
        </w:rPr>
        <w:t>Quaternary Science Reviews</w:t>
      </w:r>
      <w:r w:rsidRPr="00080450">
        <w:rPr>
          <w:rFonts w:hAnsi="Times New Roman" w:cs="Times New Roman"/>
          <w:noProof/>
        </w:rPr>
        <w:t xml:space="preserve">, </w:t>
      </w:r>
      <w:r w:rsidRPr="00080450">
        <w:rPr>
          <w:rFonts w:hAnsi="Times New Roman" w:cs="Times New Roman"/>
          <w:i/>
          <w:iCs/>
          <w:noProof/>
        </w:rPr>
        <w:t>27</w:t>
      </w:r>
      <w:r w:rsidRPr="00080450">
        <w:rPr>
          <w:rFonts w:hAnsi="Times New Roman" w:cs="Times New Roman"/>
          <w:noProof/>
        </w:rPr>
        <w:t>(27–28), 2576–2585. https://doi.org/10.1016/j.quascirev.2008.08.032</w:t>
      </w:r>
    </w:p>
    <w:p w14:paraId="1AF4F56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yrne, M., &amp; Hines, B. (2004). Phylogeographical analysis of cpDNA variation in Eucalyptus loxophleba (Myrtaceae). </w:t>
      </w:r>
      <w:r w:rsidRPr="00080450">
        <w:rPr>
          <w:rFonts w:hAnsi="Times New Roman" w:cs="Times New Roman"/>
          <w:i/>
          <w:iCs/>
          <w:noProof/>
        </w:rPr>
        <w:t>Australian Journal of Botany</w:t>
      </w:r>
      <w:r w:rsidRPr="00080450">
        <w:rPr>
          <w:rFonts w:hAnsi="Times New Roman" w:cs="Times New Roman"/>
          <w:noProof/>
        </w:rPr>
        <w:t xml:space="preserve">, </w:t>
      </w:r>
      <w:r w:rsidRPr="00080450">
        <w:rPr>
          <w:rFonts w:hAnsi="Times New Roman" w:cs="Times New Roman"/>
          <w:i/>
          <w:iCs/>
          <w:noProof/>
        </w:rPr>
        <w:t>52</w:t>
      </w:r>
      <w:r w:rsidRPr="00080450">
        <w:rPr>
          <w:rFonts w:hAnsi="Times New Roman" w:cs="Times New Roman"/>
          <w:noProof/>
        </w:rPr>
        <w:t>(4), 459–470.</w:t>
      </w:r>
    </w:p>
    <w:p w14:paraId="42773BC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arnicer, J., Brotons, L., Herrando, S., &amp; Sol, D. (2013). Improved empirical tests of area-heterogeneity tradeoffs. </w:t>
      </w:r>
      <w:r w:rsidRPr="00080450">
        <w:rPr>
          <w:rFonts w:hAnsi="Times New Roman" w:cs="Times New Roman"/>
          <w:i/>
          <w:iCs/>
          <w:noProof/>
        </w:rPr>
        <w:t>Proceedings of the National Academy of Sciences</w:t>
      </w:r>
      <w:r w:rsidRPr="00080450">
        <w:rPr>
          <w:rFonts w:hAnsi="Times New Roman" w:cs="Times New Roman"/>
          <w:noProof/>
        </w:rPr>
        <w:t xml:space="preserve">, </w:t>
      </w:r>
      <w:r w:rsidRPr="00080450">
        <w:rPr>
          <w:rFonts w:hAnsi="Times New Roman" w:cs="Times New Roman"/>
          <w:i/>
          <w:iCs/>
          <w:noProof/>
        </w:rPr>
        <w:t>110</w:t>
      </w:r>
      <w:r w:rsidRPr="00080450">
        <w:rPr>
          <w:rFonts w:hAnsi="Times New Roman" w:cs="Times New Roman"/>
          <w:noProof/>
        </w:rPr>
        <w:t>(31), E2858--E2860.</w:t>
      </w:r>
    </w:p>
    <w:p w14:paraId="733DD09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578BFC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hao, A., &amp; Jost, L. (2012). Coverage-based rarefaction and extrapolation: standardizing samples by completeness rather than size. </w:t>
      </w:r>
      <w:r w:rsidRPr="00080450">
        <w:rPr>
          <w:rFonts w:hAnsi="Times New Roman" w:cs="Times New Roman"/>
          <w:i/>
          <w:iCs/>
          <w:noProof/>
        </w:rPr>
        <w:t>Ecology</w:t>
      </w:r>
      <w:r w:rsidRPr="00080450">
        <w:rPr>
          <w:rFonts w:hAnsi="Times New Roman" w:cs="Times New Roman"/>
          <w:noProof/>
        </w:rPr>
        <w:t xml:space="preserve">, </w:t>
      </w:r>
      <w:r w:rsidRPr="00080450">
        <w:rPr>
          <w:rFonts w:hAnsi="Times New Roman" w:cs="Times New Roman"/>
          <w:i/>
          <w:iCs/>
          <w:noProof/>
        </w:rPr>
        <w:t>93</w:t>
      </w:r>
      <w:r w:rsidRPr="00080450">
        <w:rPr>
          <w:rFonts w:hAnsi="Times New Roman" w:cs="Times New Roman"/>
          <w:noProof/>
        </w:rPr>
        <w:t>(12), 2533–2547.</w:t>
      </w:r>
    </w:p>
    <w:p w14:paraId="2462C7C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 M., &amp; Lombard, A. T. (2002). Heterogeneity, speciation/extinction history and climate: explaining regional plant diversity patterns in the Cape Floristic Region. </w:t>
      </w:r>
      <w:r w:rsidRPr="00080450">
        <w:rPr>
          <w:rFonts w:hAnsi="Times New Roman" w:cs="Times New Roman"/>
          <w:i/>
          <w:iCs/>
          <w:noProof/>
        </w:rPr>
        <w:t>Diversity and Distributions</w:t>
      </w:r>
      <w:r w:rsidRPr="00080450">
        <w:rPr>
          <w:rFonts w:hAnsi="Times New Roman" w:cs="Times New Roman"/>
          <w:noProof/>
        </w:rPr>
        <w:t xml:space="preserve">, </w:t>
      </w:r>
      <w:r w:rsidRPr="00080450">
        <w:rPr>
          <w:rFonts w:hAnsi="Times New Roman" w:cs="Times New Roman"/>
          <w:i/>
          <w:iCs/>
          <w:noProof/>
        </w:rPr>
        <w:t>8</w:t>
      </w:r>
      <w:r w:rsidRPr="00080450">
        <w:rPr>
          <w:rFonts w:hAnsi="Times New Roman" w:cs="Times New Roman"/>
          <w:noProof/>
        </w:rPr>
        <w:t>(3), 163–179.</w:t>
      </w:r>
    </w:p>
    <w:p w14:paraId="7C961E5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21</w:t>
      </w:r>
      <w:r w:rsidRPr="00080450">
        <w:rPr>
          <w:rFonts w:hAnsi="Times New Roman" w:cs="Times New Roman"/>
          <w:noProof/>
        </w:rPr>
        <w:t>(6), 651. https://doi.org/10.2307/2846038</w:t>
      </w:r>
    </w:p>
    <w:p w14:paraId="2617BB2A"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42</w:t>
      </w:r>
      <w:r w:rsidRPr="00080450">
        <w:rPr>
          <w:rFonts w:hAnsi="Times New Roman" w:cs="Times New Roman"/>
          <w:noProof/>
        </w:rPr>
        <w:t>(3), 552–564. https://doi.org/10.1111/jbi.12429</w:t>
      </w:r>
    </w:p>
    <w:p w14:paraId="77740AF4"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ichard M., Rundel, P. W., Lamont, B. B., Arroyo, M. K., &amp; Arianoutsou, M. (1996). Plant diversity in mediterranean-climate regions. </w:t>
      </w:r>
      <w:r w:rsidRPr="00080450">
        <w:rPr>
          <w:rFonts w:hAnsi="Times New Roman" w:cs="Times New Roman"/>
          <w:i/>
          <w:iCs/>
          <w:noProof/>
        </w:rPr>
        <w:t>Trends in Ecology and Evolution</w:t>
      </w:r>
      <w:r w:rsidRPr="00080450">
        <w:rPr>
          <w:rFonts w:hAnsi="Times New Roman" w:cs="Times New Roman"/>
          <w:noProof/>
        </w:rPr>
        <w:t xml:space="preserve">, </w:t>
      </w:r>
      <w:r w:rsidRPr="00080450">
        <w:rPr>
          <w:rFonts w:hAnsi="Times New Roman" w:cs="Times New Roman"/>
          <w:i/>
          <w:iCs/>
          <w:noProof/>
        </w:rPr>
        <w:t>11</w:t>
      </w:r>
      <w:r w:rsidRPr="00080450">
        <w:rPr>
          <w:rFonts w:hAnsi="Times New Roman" w:cs="Times New Roman"/>
          <w:noProof/>
        </w:rPr>
        <w:t>(9), 362–366. https://doi.org/10.1016/0169-5347(96)10044-6</w:t>
      </w:r>
    </w:p>
    <w:p w14:paraId="39D5248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ichard M, Bradshaw, P. L., Colville, J. F., &amp; Forest, F. (2017). Levyns’ Law: explaining the evolution of a remarkable longitudinal gradient in Cape plant diversity. </w:t>
      </w:r>
      <w:r w:rsidRPr="00080450">
        <w:rPr>
          <w:rFonts w:hAnsi="Times New Roman" w:cs="Times New Roman"/>
          <w:i/>
          <w:iCs/>
          <w:noProof/>
        </w:rPr>
        <w:t>Transactions of the Royal Society of South Africa</w:t>
      </w:r>
      <w:r w:rsidRPr="00080450">
        <w:rPr>
          <w:rFonts w:hAnsi="Times New Roman" w:cs="Times New Roman"/>
          <w:noProof/>
        </w:rPr>
        <w:t xml:space="preserve">, </w:t>
      </w:r>
      <w:r w:rsidRPr="00080450">
        <w:rPr>
          <w:rFonts w:hAnsi="Times New Roman" w:cs="Times New Roman"/>
          <w:i/>
          <w:iCs/>
          <w:noProof/>
        </w:rPr>
        <w:t>72</w:t>
      </w:r>
      <w:r w:rsidRPr="00080450">
        <w:rPr>
          <w:rFonts w:hAnsi="Times New Roman" w:cs="Times New Roman"/>
          <w:noProof/>
        </w:rPr>
        <w:t>(2), 184–201.</w:t>
      </w:r>
    </w:p>
    <w:p w14:paraId="40E752D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ramer, M. D., &amp; Verboom, G. A. (2016). Measures of biologically relevant environmental heterogeneity improve prediction of regional plant species richness.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44</w:t>
      </w:r>
      <w:r w:rsidRPr="00080450">
        <w:rPr>
          <w:rFonts w:hAnsi="Times New Roman" w:cs="Times New Roman"/>
          <w:noProof/>
        </w:rPr>
        <w:t>(3), 1–13. https://doi.org/10.1111/jbi.12911</w:t>
      </w:r>
    </w:p>
    <w:p w14:paraId="0561EF5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ramer, M. D., West, A. G., Power, S. C., Skelton, R., &amp; Stock, W. D. (2014). Plant ecophysiological diversity. In </w:t>
      </w:r>
      <w:r w:rsidRPr="00080450">
        <w:rPr>
          <w:rFonts w:hAnsi="Times New Roman" w:cs="Times New Roman"/>
          <w:i/>
          <w:iCs/>
          <w:noProof/>
        </w:rPr>
        <w:t>Fynbos: Ecology, Evolution and Conservation of a Megadiverse Region</w:t>
      </w:r>
      <w:r w:rsidRPr="00080450">
        <w:rPr>
          <w:rFonts w:hAnsi="Times New Roman" w:cs="Times New Roman"/>
          <w:noProof/>
        </w:rPr>
        <w:t xml:space="preserve"> (pp. 248–272). Oxford: Oxford University Press. https://doi.org/oso/9780199679584.003.0011</w:t>
      </w:r>
    </w:p>
    <w:p w14:paraId="1928231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80450">
        <w:rPr>
          <w:rFonts w:hAnsi="Times New Roman" w:cs="Times New Roman"/>
          <w:i/>
          <w:iCs/>
          <w:noProof/>
        </w:rPr>
        <w:t>Diversity and Distributions</w:t>
      </w:r>
      <w:r w:rsidRPr="00080450">
        <w:rPr>
          <w:rFonts w:hAnsi="Times New Roman" w:cs="Times New Roman"/>
          <w:noProof/>
        </w:rPr>
        <w:t xml:space="preserve">, </w:t>
      </w:r>
      <w:r w:rsidRPr="00080450">
        <w:rPr>
          <w:rFonts w:hAnsi="Times New Roman" w:cs="Times New Roman"/>
          <w:i/>
          <w:iCs/>
          <w:noProof/>
        </w:rPr>
        <w:t>25</w:t>
      </w:r>
      <w:r w:rsidRPr="00080450">
        <w:rPr>
          <w:rFonts w:hAnsi="Times New Roman" w:cs="Times New Roman"/>
          <w:noProof/>
        </w:rPr>
        <w:t>(11), 1736–1750.</w:t>
      </w:r>
    </w:p>
    <w:p w14:paraId="33D70991"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lastRenderedPageBreak/>
        <w:t xml:space="preserve">Crisp, M. D., Arroyo, M. T. K., Cook, L. G., Gandolfo, M. A., Jordan, G. J., McGlone, M. S., … Linder, H. P. (2009). Phylogenetic biome conservatism on a global scale. </w:t>
      </w:r>
      <w:r w:rsidRPr="00080450">
        <w:rPr>
          <w:rFonts w:hAnsi="Times New Roman" w:cs="Times New Roman"/>
          <w:i/>
          <w:iCs/>
          <w:noProof/>
        </w:rPr>
        <w:t>Nature</w:t>
      </w:r>
      <w:r w:rsidRPr="00080450">
        <w:rPr>
          <w:rFonts w:hAnsi="Times New Roman" w:cs="Times New Roman"/>
          <w:noProof/>
        </w:rPr>
        <w:t xml:space="preserve">, </w:t>
      </w:r>
      <w:r w:rsidRPr="00080450">
        <w:rPr>
          <w:rFonts w:hAnsi="Times New Roman" w:cs="Times New Roman"/>
          <w:i/>
          <w:iCs/>
          <w:noProof/>
        </w:rPr>
        <w:t>458</w:t>
      </w:r>
      <w:r w:rsidRPr="00080450">
        <w:rPr>
          <w:rFonts w:hAnsi="Times New Roman" w:cs="Times New Roman"/>
          <w:noProof/>
        </w:rPr>
        <w:t>(7239), 754–756. https://doi.org/10.1038/nature07764</w:t>
      </w:r>
    </w:p>
    <w:p w14:paraId="5B96BBD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urrie, D. J. (1991). Energy and large-scale patterns of animal-and plant-species richness. </w:t>
      </w:r>
      <w:r w:rsidRPr="00080450">
        <w:rPr>
          <w:rFonts w:hAnsi="Times New Roman" w:cs="Times New Roman"/>
          <w:i/>
          <w:iCs/>
          <w:noProof/>
        </w:rPr>
        <w:t>The American Naturalist</w:t>
      </w:r>
      <w:r w:rsidRPr="00080450">
        <w:rPr>
          <w:rFonts w:hAnsi="Times New Roman" w:cs="Times New Roman"/>
          <w:noProof/>
        </w:rPr>
        <w:t xml:space="preserve">, </w:t>
      </w:r>
      <w:r w:rsidRPr="00080450">
        <w:rPr>
          <w:rFonts w:hAnsi="Times New Roman" w:cs="Times New Roman"/>
          <w:i/>
          <w:iCs/>
          <w:noProof/>
        </w:rPr>
        <w:t>137</w:t>
      </w:r>
      <w:r w:rsidRPr="00080450">
        <w:rPr>
          <w:rFonts w:hAnsi="Times New Roman" w:cs="Times New Roman"/>
          <w:noProof/>
        </w:rPr>
        <w:t>(1), 27–49.</w:t>
      </w:r>
    </w:p>
    <w:p w14:paraId="40B121D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Donoghue, M. J. (2008). A phylogenetic perspective on the distribution of plant diversity. </w:t>
      </w:r>
      <w:r w:rsidRPr="00080450">
        <w:rPr>
          <w:rFonts w:hAnsi="Times New Roman" w:cs="Times New Roman"/>
          <w:i/>
          <w:iCs/>
          <w:noProof/>
        </w:rPr>
        <w:t>Proceedings of the National Academy of Sciences</w:t>
      </w:r>
      <w:r w:rsidRPr="00080450">
        <w:rPr>
          <w:rFonts w:hAnsi="Times New Roman" w:cs="Times New Roman"/>
          <w:noProof/>
        </w:rPr>
        <w:t xml:space="preserve">, </w:t>
      </w:r>
      <w:r w:rsidRPr="00080450">
        <w:rPr>
          <w:rFonts w:hAnsi="Times New Roman" w:cs="Times New Roman"/>
          <w:i/>
          <w:iCs/>
          <w:noProof/>
        </w:rPr>
        <w:t>105</w:t>
      </w:r>
      <w:r w:rsidRPr="00080450">
        <w:rPr>
          <w:rFonts w:hAnsi="Times New Roman" w:cs="Times New Roman"/>
          <w:noProof/>
        </w:rPr>
        <w:t>(Supplement 1), 11549–11555. https://doi.org/10.1073/pnas.0801962105</w:t>
      </w:r>
    </w:p>
    <w:p w14:paraId="666BFCC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80450">
        <w:rPr>
          <w:rFonts w:hAnsi="Times New Roman" w:cs="Times New Roman"/>
          <w:i/>
          <w:iCs/>
          <w:noProof/>
        </w:rPr>
        <w:t>Ecology and Evolution</w:t>
      </w:r>
      <w:r w:rsidRPr="00080450">
        <w:rPr>
          <w:rFonts w:hAnsi="Times New Roman" w:cs="Times New Roman"/>
          <w:noProof/>
        </w:rPr>
        <w:t xml:space="preserve">, </w:t>
      </w:r>
      <w:r w:rsidRPr="00080450">
        <w:rPr>
          <w:rFonts w:hAnsi="Times New Roman" w:cs="Times New Roman"/>
          <w:i/>
          <w:iCs/>
          <w:noProof/>
        </w:rPr>
        <w:t>5</w:t>
      </w:r>
      <w:r w:rsidRPr="00080450">
        <w:rPr>
          <w:rFonts w:hAnsi="Times New Roman" w:cs="Times New Roman"/>
          <w:noProof/>
        </w:rPr>
        <w:t>(3), 807–820.</w:t>
      </w:r>
    </w:p>
    <w:p w14:paraId="57CE8AE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45</w:t>
      </w:r>
      <w:r w:rsidRPr="00080450">
        <w:rPr>
          <w:rFonts w:hAnsi="Times New Roman" w:cs="Times New Roman"/>
          <w:noProof/>
        </w:rPr>
        <w:t>(1), 190–200. https://doi.org/10.1111/jbi.13104</w:t>
      </w:r>
    </w:p>
    <w:p w14:paraId="29B2D95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080450">
        <w:rPr>
          <w:rFonts w:hAnsi="Times New Roman" w:cs="Times New Roman"/>
          <w:i/>
          <w:iCs/>
          <w:noProof/>
        </w:rPr>
        <w:t>Ecological Engineering</w:t>
      </w:r>
      <w:r w:rsidRPr="00080450">
        <w:rPr>
          <w:rFonts w:hAnsi="Times New Roman" w:cs="Times New Roman"/>
          <w:noProof/>
        </w:rPr>
        <w:t xml:space="preserve">, </w:t>
      </w:r>
      <w:r w:rsidRPr="00080450">
        <w:rPr>
          <w:rFonts w:hAnsi="Times New Roman" w:cs="Times New Roman"/>
          <w:i/>
          <w:iCs/>
          <w:noProof/>
        </w:rPr>
        <w:t>36</w:t>
      </w:r>
      <w:r w:rsidRPr="00080450">
        <w:rPr>
          <w:rFonts w:hAnsi="Times New Roman" w:cs="Times New Roman"/>
          <w:noProof/>
        </w:rPr>
        <w:t>(9), 1191–1200.</w:t>
      </w:r>
    </w:p>
    <w:p w14:paraId="4D48C54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Gioia, P., &amp; Hopper, S. D. (2017). A new phytogeographic map for the Southwest Australian Floristic Region after an exceptional decade of collection and discovery. </w:t>
      </w:r>
      <w:r w:rsidRPr="00080450">
        <w:rPr>
          <w:rFonts w:hAnsi="Times New Roman" w:cs="Times New Roman"/>
          <w:i/>
          <w:iCs/>
          <w:noProof/>
        </w:rPr>
        <w:t>Botanical Journal of the Linnean Society</w:t>
      </w:r>
      <w:r w:rsidRPr="00080450">
        <w:rPr>
          <w:rFonts w:hAnsi="Times New Roman" w:cs="Times New Roman"/>
          <w:noProof/>
        </w:rPr>
        <w:t xml:space="preserve">, </w:t>
      </w:r>
      <w:r w:rsidRPr="00080450">
        <w:rPr>
          <w:rFonts w:hAnsi="Times New Roman" w:cs="Times New Roman"/>
          <w:i/>
          <w:iCs/>
          <w:noProof/>
        </w:rPr>
        <w:t>184</w:t>
      </w:r>
      <w:r w:rsidRPr="00080450">
        <w:rPr>
          <w:rFonts w:hAnsi="Times New Roman" w:cs="Times New Roman"/>
          <w:noProof/>
        </w:rPr>
        <w:t>(1), 1–15. https://doi.org/10.1093/botlinnean/box010</w:t>
      </w:r>
    </w:p>
    <w:p w14:paraId="7BC448F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Goldblatt, P. (1978). An analysis of the flora of Southern Africa: its characteristics, relationships abd origins. </w:t>
      </w:r>
      <w:r w:rsidRPr="00080450">
        <w:rPr>
          <w:rFonts w:hAnsi="Times New Roman" w:cs="Times New Roman"/>
          <w:i/>
          <w:iCs/>
          <w:noProof/>
        </w:rPr>
        <w:t>Annals of the Missouri Botanical Garden</w:t>
      </w:r>
      <w:r w:rsidRPr="00080450">
        <w:rPr>
          <w:rFonts w:hAnsi="Times New Roman" w:cs="Times New Roman"/>
          <w:noProof/>
        </w:rPr>
        <w:t xml:space="preserve">, </w:t>
      </w:r>
      <w:r w:rsidRPr="00080450">
        <w:rPr>
          <w:rFonts w:hAnsi="Times New Roman" w:cs="Times New Roman"/>
          <w:i/>
          <w:iCs/>
          <w:noProof/>
        </w:rPr>
        <w:t>65</w:t>
      </w:r>
      <w:r w:rsidRPr="00080450">
        <w:rPr>
          <w:rFonts w:hAnsi="Times New Roman" w:cs="Times New Roman"/>
          <w:noProof/>
        </w:rPr>
        <w:t>, 369–436.</w:t>
      </w:r>
    </w:p>
    <w:p w14:paraId="343043B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Gotelli, N. J., &amp; Colwell, R. K. (2001). Quantifying biodiversity: procedures and pitfalls in the measurement and comparison of species richness. </w:t>
      </w:r>
      <w:r w:rsidRPr="00080450">
        <w:rPr>
          <w:rFonts w:hAnsi="Times New Roman" w:cs="Times New Roman"/>
          <w:i/>
          <w:iCs/>
          <w:noProof/>
        </w:rPr>
        <w:t>Ecology Letters</w:t>
      </w:r>
      <w:r w:rsidRPr="00080450">
        <w:rPr>
          <w:rFonts w:hAnsi="Times New Roman" w:cs="Times New Roman"/>
          <w:noProof/>
        </w:rPr>
        <w:t xml:space="preserve">, </w:t>
      </w:r>
      <w:r w:rsidRPr="00080450">
        <w:rPr>
          <w:rFonts w:hAnsi="Times New Roman" w:cs="Times New Roman"/>
          <w:i/>
          <w:iCs/>
          <w:noProof/>
        </w:rPr>
        <w:t>4</w:t>
      </w:r>
      <w:r w:rsidRPr="00080450">
        <w:rPr>
          <w:rFonts w:hAnsi="Times New Roman" w:cs="Times New Roman"/>
          <w:noProof/>
        </w:rPr>
        <w:t>(4), 379–391. https://doi.org/10.1046/j.1461-0248.2001.00230.x</w:t>
      </w:r>
    </w:p>
    <w:p w14:paraId="3AA1788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art, S. P., Usinowicz, J., &amp; Levine, J. M. (2017). The spatial scales of species coexistence. </w:t>
      </w:r>
      <w:r w:rsidRPr="00080450">
        <w:rPr>
          <w:rFonts w:hAnsi="Times New Roman" w:cs="Times New Roman"/>
          <w:i/>
          <w:iCs/>
          <w:noProof/>
        </w:rPr>
        <w:t>Nature Ecology &amp; Evolution</w:t>
      </w:r>
      <w:r w:rsidRPr="00080450">
        <w:rPr>
          <w:rFonts w:hAnsi="Times New Roman" w:cs="Times New Roman"/>
          <w:noProof/>
        </w:rPr>
        <w:t xml:space="preserve">, </w:t>
      </w:r>
      <w:r w:rsidRPr="00080450">
        <w:rPr>
          <w:rFonts w:hAnsi="Times New Roman" w:cs="Times New Roman"/>
          <w:i/>
          <w:iCs/>
          <w:noProof/>
        </w:rPr>
        <w:t>1</w:t>
      </w:r>
      <w:r w:rsidRPr="00080450">
        <w:rPr>
          <w:rFonts w:hAnsi="Times New Roman" w:cs="Times New Roman"/>
          <w:noProof/>
        </w:rPr>
        <w:t>(8), 1066–1073. https://doi.org/10.1038/s41559-017-0230-7</w:t>
      </w:r>
    </w:p>
    <w:p w14:paraId="5F989DD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awkins, B. A., Field, R., Cornell, H. V, Currie, D. J., Guégan, J.-F., Kaufman, D. M., … others. (2003). Energy, water, and broad-scale geographic patterns of species richness. </w:t>
      </w:r>
      <w:r w:rsidRPr="00080450">
        <w:rPr>
          <w:rFonts w:hAnsi="Times New Roman" w:cs="Times New Roman"/>
          <w:i/>
          <w:iCs/>
          <w:noProof/>
        </w:rPr>
        <w:t>Ecology</w:t>
      </w:r>
      <w:r w:rsidRPr="00080450">
        <w:rPr>
          <w:rFonts w:hAnsi="Times New Roman" w:cs="Times New Roman"/>
          <w:noProof/>
        </w:rPr>
        <w:t xml:space="preserve">, </w:t>
      </w:r>
      <w:r w:rsidRPr="00080450">
        <w:rPr>
          <w:rFonts w:hAnsi="Times New Roman" w:cs="Times New Roman"/>
          <w:i/>
          <w:iCs/>
          <w:noProof/>
        </w:rPr>
        <w:t>84</w:t>
      </w:r>
      <w:r w:rsidRPr="00080450">
        <w:rPr>
          <w:rFonts w:hAnsi="Times New Roman" w:cs="Times New Roman"/>
          <w:noProof/>
        </w:rPr>
        <w:t>(12), 3105–3117.</w:t>
      </w:r>
    </w:p>
    <w:p w14:paraId="7CED1F8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Hijmans, R. J. (2016). raster: Geographic Data Analysis and Modeling. R package version 2.5-8. Retrieved from https://cran.r-project.org/package=raster</w:t>
      </w:r>
    </w:p>
    <w:p w14:paraId="2FE005C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opper, S. D. (1979). Biogeographical Aspects of Speciation in the Southwest Australian Flora. </w:t>
      </w:r>
      <w:r w:rsidRPr="00080450">
        <w:rPr>
          <w:rFonts w:hAnsi="Times New Roman" w:cs="Times New Roman"/>
          <w:i/>
          <w:iCs/>
          <w:noProof/>
        </w:rPr>
        <w:t>Annual Review of Ecology and Systematics</w:t>
      </w:r>
      <w:r w:rsidRPr="00080450">
        <w:rPr>
          <w:rFonts w:hAnsi="Times New Roman" w:cs="Times New Roman"/>
          <w:noProof/>
        </w:rPr>
        <w:t xml:space="preserve">, </w:t>
      </w:r>
      <w:r w:rsidRPr="00080450">
        <w:rPr>
          <w:rFonts w:hAnsi="Times New Roman" w:cs="Times New Roman"/>
          <w:i/>
          <w:iCs/>
          <w:noProof/>
        </w:rPr>
        <w:t>10</w:t>
      </w:r>
      <w:r w:rsidRPr="00080450">
        <w:rPr>
          <w:rFonts w:hAnsi="Times New Roman" w:cs="Times New Roman"/>
          <w:noProof/>
        </w:rPr>
        <w:t>, 399–422. Retrieved from http://www.jstor.org/stable/2096798</w:t>
      </w:r>
    </w:p>
    <w:p w14:paraId="404AFE9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080450">
        <w:rPr>
          <w:rFonts w:hAnsi="Times New Roman" w:cs="Times New Roman"/>
          <w:i/>
          <w:iCs/>
          <w:noProof/>
        </w:rPr>
        <w:t>Plant and Soil</w:t>
      </w:r>
      <w:r w:rsidRPr="00080450">
        <w:rPr>
          <w:rFonts w:hAnsi="Times New Roman" w:cs="Times New Roman"/>
          <w:noProof/>
        </w:rPr>
        <w:t xml:space="preserve">, </w:t>
      </w:r>
      <w:r w:rsidRPr="00080450">
        <w:rPr>
          <w:rFonts w:hAnsi="Times New Roman" w:cs="Times New Roman"/>
          <w:i/>
          <w:iCs/>
          <w:noProof/>
        </w:rPr>
        <w:t>322</w:t>
      </w:r>
      <w:r w:rsidRPr="00080450">
        <w:rPr>
          <w:rFonts w:hAnsi="Times New Roman" w:cs="Times New Roman"/>
          <w:noProof/>
        </w:rPr>
        <w:t>(1), 49–86. https://doi.org/10.1007/s11104-009-0068-0</w:t>
      </w:r>
    </w:p>
    <w:p w14:paraId="1816738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opper, S. D., &amp; Gioia, P. (2004a). The Southwest Australian Floristic Region : Evolution and </w:t>
      </w:r>
      <w:r w:rsidRPr="00080450">
        <w:rPr>
          <w:rFonts w:hAnsi="Times New Roman" w:cs="Times New Roman"/>
          <w:noProof/>
        </w:rPr>
        <w:lastRenderedPageBreak/>
        <w:t xml:space="preserve">Conservation of a Global Hot Spot of Biodiversity. </w:t>
      </w:r>
      <w:r w:rsidRPr="00080450">
        <w:rPr>
          <w:rFonts w:hAnsi="Times New Roman" w:cs="Times New Roman"/>
          <w:i/>
          <w:iCs/>
          <w:noProof/>
        </w:rPr>
        <w:t>Annual Review of Ecology, Evolution, and Systematics</w:t>
      </w:r>
      <w:r w:rsidRPr="00080450">
        <w:rPr>
          <w:rFonts w:hAnsi="Times New Roman" w:cs="Times New Roman"/>
          <w:noProof/>
        </w:rPr>
        <w:t xml:space="preserve">, </w:t>
      </w:r>
      <w:r w:rsidRPr="00080450">
        <w:rPr>
          <w:rFonts w:hAnsi="Times New Roman" w:cs="Times New Roman"/>
          <w:i/>
          <w:iCs/>
          <w:noProof/>
        </w:rPr>
        <w:t>35</w:t>
      </w:r>
      <w:r w:rsidRPr="00080450">
        <w:rPr>
          <w:rFonts w:hAnsi="Times New Roman" w:cs="Times New Roman"/>
          <w:noProof/>
        </w:rPr>
        <w:t>(1), 623–650. https://doi.org/10.1146/annurev.ecolsys.35.112202.130201</w:t>
      </w:r>
    </w:p>
    <w:p w14:paraId="305BA9A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opper, S. D., &amp; Gioia, P. (2004b). The Southwest Australian floristic region: Evolution and conservation of a global hot spot of biodiversity. </w:t>
      </w:r>
      <w:r w:rsidRPr="00080450">
        <w:rPr>
          <w:rFonts w:hAnsi="Times New Roman" w:cs="Times New Roman"/>
          <w:i/>
          <w:iCs/>
          <w:noProof/>
        </w:rPr>
        <w:t>Annual Review of Ecology, Evolution, and Systematics</w:t>
      </w:r>
      <w:r w:rsidRPr="00080450">
        <w:rPr>
          <w:rFonts w:hAnsi="Times New Roman" w:cs="Times New Roman"/>
          <w:noProof/>
        </w:rPr>
        <w:t xml:space="preserve">, </w:t>
      </w:r>
      <w:r w:rsidRPr="00080450">
        <w:rPr>
          <w:rFonts w:hAnsi="Times New Roman" w:cs="Times New Roman"/>
          <w:i/>
          <w:iCs/>
          <w:noProof/>
        </w:rPr>
        <w:t>35</w:t>
      </w:r>
      <w:r w:rsidRPr="00080450">
        <w:rPr>
          <w:rFonts w:hAnsi="Times New Roman" w:cs="Times New Roman"/>
          <w:noProof/>
        </w:rPr>
        <w:t>, 623–650. https://doi.org/10.1146/annurev.ecolsys.35.112202.130201</w:t>
      </w:r>
    </w:p>
    <w:p w14:paraId="47879BA5"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Jiménez, I., &amp; Ricklefs, R. E. (2014). Diversity anomalies and spatial climate heterogeneity. </w:t>
      </w:r>
      <w:r w:rsidRPr="00080450">
        <w:rPr>
          <w:rFonts w:hAnsi="Times New Roman" w:cs="Times New Roman"/>
          <w:i/>
          <w:iCs/>
          <w:noProof/>
        </w:rPr>
        <w:t>Global Ecology and Biogeography</w:t>
      </w:r>
      <w:r w:rsidRPr="00080450">
        <w:rPr>
          <w:rFonts w:hAnsi="Times New Roman" w:cs="Times New Roman"/>
          <w:noProof/>
        </w:rPr>
        <w:t>. https://doi.org/10.1111/geb.12181</w:t>
      </w:r>
    </w:p>
    <w:p w14:paraId="386AE315"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Kreft, H., &amp; Jetz, W. (2007). Global patterns and determinants of vascular plant diversity. </w:t>
      </w:r>
      <w:r w:rsidRPr="00080450">
        <w:rPr>
          <w:rFonts w:hAnsi="Times New Roman" w:cs="Times New Roman"/>
          <w:i/>
          <w:iCs/>
          <w:noProof/>
        </w:rPr>
        <w:t>Proceedings of the National Academy of Sciences</w:t>
      </w:r>
      <w:r w:rsidRPr="00080450">
        <w:rPr>
          <w:rFonts w:hAnsi="Times New Roman" w:cs="Times New Roman"/>
          <w:noProof/>
        </w:rPr>
        <w:t xml:space="preserve">, </w:t>
      </w:r>
      <w:r w:rsidRPr="00080450">
        <w:rPr>
          <w:rFonts w:hAnsi="Times New Roman" w:cs="Times New Roman"/>
          <w:i/>
          <w:iCs/>
          <w:noProof/>
        </w:rPr>
        <w:t>104</w:t>
      </w:r>
      <w:r w:rsidRPr="00080450">
        <w:rPr>
          <w:rFonts w:hAnsi="Times New Roman" w:cs="Times New Roman"/>
          <w:noProof/>
        </w:rPr>
        <w:t>(14), 5925–5930. https://doi.org/10.1073/pnas.0608361104</w:t>
      </w:r>
    </w:p>
    <w:p w14:paraId="779663C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liberte, E., Zemunik, G., &amp; Turner, B. L. (2014). Environmental filtering explains variation in plant diversity along resource gradients. </w:t>
      </w:r>
      <w:r w:rsidRPr="00080450">
        <w:rPr>
          <w:rFonts w:hAnsi="Times New Roman" w:cs="Times New Roman"/>
          <w:i/>
          <w:iCs/>
          <w:noProof/>
        </w:rPr>
        <w:t>Science</w:t>
      </w:r>
      <w:r w:rsidRPr="00080450">
        <w:rPr>
          <w:rFonts w:hAnsi="Times New Roman" w:cs="Times New Roman"/>
          <w:noProof/>
        </w:rPr>
        <w:t xml:space="preserve">, </w:t>
      </w:r>
      <w:r w:rsidRPr="00080450">
        <w:rPr>
          <w:rFonts w:hAnsi="Times New Roman" w:cs="Times New Roman"/>
          <w:i/>
          <w:iCs/>
          <w:noProof/>
        </w:rPr>
        <w:t>345</w:t>
      </w:r>
      <w:r w:rsidRPr="00080450">
        <w:rPr>
          <w:rFonts w:hAnsi="Times New Roman" w:cs="Times New Roman"/>
          <w:noProof/>
        </w:rPr>
        <w:t>(6204), 1602–1605. https://doi.org/Doi 10.1126/Science.1256330</w:t>
      </w:r>
    </w:p>
    <w:p w14:paraId="5F7FEB7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mbers, H., Brundrett, M. C., Raven, J. A., &amp; Hopper, S. D. (2010). Plant mineral nutrition in ancient landscapes: high plant species diversity on infertile soils is linked to functional diversity for nutritional strategies. </w:t>
      </w:r>
      <w:r w:rsidRPr="00080450">
        <w:rPr>
          <w:rFonts w:hAnsi="Times New Roman" w:cs="Times New Roman"/>
          <w:i/>
          <w:iCs/>
          <w:noProof/>
        </w:rPr>
        <w:t>Plant and Soil</w:t>
      </w:r>
      <w:r w:rsidRPr="00080450">
        <w:rPr>
          <w:rFonts w:hAnsi="Times New Roman" w:cs="Times New Roman"/>
          <w:noProof/>
        </w:rPr>
        <w:t xml:space="preserve">, </w:t>
      </w:r>
      <w:r w:rsidRPr="00080450">
        <w:rPr>
          <w:rFonts w:hAnsi="Times New Roman" w:cs="Times New Roman"/>
          <w:i/>
          <w:iCs/>
          <w:noProof/>
        </w:rPr>
        <w:t>334</w:t>
      </w:r>
      <w:r w:rsidRPr="00080450">
        <w:rPr>
          <w:rFonts w:hAnsi="Times New Roman" w:cs="Times New Roman"/>
          <w:noProof/>
        </w:rPr>
        <w:t>(1–2), 11–31. https://doi.org/10.1007/s11104-010-0444-9</w:t>
      </w:r>
    </w:p>
    <w:p w14:paraId="49792A64"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mbers, H., Shane, M. W., Cramer, M. D., Pearse, S. J., &amp; Veneklaas, E. J. (2006). Root structure and functioning for efficient acquisition of phosphorus: Matching morphological and physiological traits. </w:t>
      </w:r>
      <w:r w:rsidRPr="00080450">
        <w:rPr>
          <w:rFonts w:hAnsi="Times New Roman" w:cs="Times New Roman"/>
          <w:i/>
          <w:iCs/>
          <w:noProof/>
        </w:rPr>
        <w:t>Annals of Botany</w:t>
      </w:r>
      <w:r w:rsidRPr="00080450">
        <w:rPr>
          <w:rFonts w:hAnsi="Times New Roman" w:cs="Times New Roman"/>
          <w:noProof/>
        </w:rPr>
        <w:t xml:space="preserve">, </w:t>
      </w:r>
      <w:r w:rsidRPr="00080450">
        <w:rPr>
          <w:rFonts w:hAnsi="Times New Roman" w:cs="Times New Roman"/>
          <w:i/>
          <w:iCs/>
          <w:noProof/>
        </w:rPr>
        <w:t>98</w:t>
      </w:r>
      <w:r w:rsidRPr="00080450">
        <w:rPr>
          <w:rFonts w:hAnsi="Times New Roman" w:cs="Times New Roman"/>
          <w:noProof/>
        </w:rPr>
        <w:t>(4), 693–713. https://doi.org/10.1093/aob/mcl114</w:t>
      </w:r>
    </w:p>
    <w:p w14:paraId="485C295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mont, B. B., &amp; He, T. (2017). When did a Mediterranean-type climate originate in southwestern Australia? </w:t>
      </w:r>
      <w:r w:rsidRPr="00080450">
        <w:rPr>
          <w:rFonts w:hAnsi="Times New Roman" w:cs="Times New Roman"/>
          <w:i/>
          <w:iCs/>
          <w:noProof/>
        </w:rPr>
        <w:t>Global and Planetary Change</w:t>
      </w:r>
      <w:r w:rsidRPr="00080450">
        <w:rPr>
          <w:rFonts w:hAnsi="Times New Roman" w:cs="Times New Roman"/>
          <w:noProof/>
        </w:rPr>
        <w:t xml:space="preserve">, </w:t>
      </w:r>
      <w:r w:rsidRPr="00080450">
        <w:rPr>
          <w:rFonts w:hAnsi="Times New Roman" w:cs="Times New Roman"/>
          <w:i/>
          <w:iCs/>
          <w:noProof/>
        </w:rPr>
        <w:t>156</w:t>
      </w:r>
      <w:r w:rsidRPr="00080450">
        <w:rPr>
          <w:rFonts w:hAnsi="Times New Roman" w:cs="Times New Roman"/>
          <w:noProof/>
        </w:rPr>
        <w:t>, 46–58. https://doi.org/10.1016/j.gloplacha.2017.08.004</w:t>
      </w:r>
    </w:p>
    <w:p w14:paraId="12AA3DAE"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rsen, R., Holmern, T., Prager, S. D., Maliti, H., &amp; Røskaft, E. (2009). Using the extended quarter degree grid cell system to unify mapping and sharing of biodiversity data. </w:t>
      </w:r>
      <w:r w:rsidRPr="00080450">
        <w:rPr>
          <w:rFonts w:hAnsi="Times New Roman" w:cs="Times New Roman"/>
          <w:i/>
          <w:iCs/>
          <w:noProof/>
        </w:rPr>
        <w:t>African Journal of Ecology</w:t>
      </w:r>
      <w:r w:rsidRPr="00080450">
        <w:rPr>
          <w:rFonts w:hAnsi="Times New Roman" w:cs="Times New Roman"/>
          <w:noProof/>
        </w:rPr>
        <w:t xml:space="preserve">, </w:t>
      </w:r>
      <w:r w:rsidRPr="00080450">
        <w:rPr>
          <w:rFonts w:hAnsi="Times New Roman" w:cs="Times New Roman"/>
          <w:i/>
          <w:iCs/>
          <w:noProof/>
        </w:rPr>
        <w:t>47</w:t>
      </w:r>
      <w:r w:rsidRPr="00080450">
        <w:rPr>
          <w:rFonts w:hAnsi="Times New Roman" w:cs="Times New Roman"/>
          <w:noProof/>
        </w:rPr>
        <w:t>(3), 382–392. https://doi.org/10.1111/j.1365-2028.2008.00997.x</w:t>
      </w:r>
    </w:p>
    <w:p w14:paraId="280CFE9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evin, L. A., Sibuet, M., Gooday, A. J., Smith, C. R., &amp; Vanreusel, A. (2010). The roles of habitat heterogeneity in generating and maintaining biodiversity on continental margins: an introduction. </w:t>
      </w:r>
      <w:r w:rsidRPr="00080450">
        <w:rPr>
          <w:rFonts w:hAnsi="Times New Roman" w:cs="Times New Roman"/>
          <w:i/>
          <w:iCs/>
          <w:noProof/>
        </w:rPr>
        <w:t>Marine Ecology</w:t>
      </w:r>
      <w:r w:rsidRPr="00080450">
        <w:rPr>
          <w:rFonts w:hAnsi="Times New Roman" w:cs="Times New Roman"/>
          <w:noProof/>
        </w:rPr>
        <w:t xml:space="preserve">, </w:t>
      </w:r>
      <w:r w:rsidRPr="00080450">
        <w:rPr>
          <w:rFonts w:hAnsi="Times New Roman" w:cs="Times New Roman"/>
          <w:i/>
          <w:iCs/>
          <w:noProof/>
        </w:rPr>
        <w:t>31</w:t>
      </w:r>
      <w:r w:rsidRPr="00080450">
        <w:rPr>
          <w:rFonts w:hAnsi="Times New Roman" w:cs="Times New Roman"/>
          <w:noProof/>
        </w:rPr>
        <w:t>, 1–5. https://doi.org/10.1111/j.1439-0485.2009.00358.x</w:t>
      </w:r>
    </w:p>
    <w:p w14:paraId="15900AE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inder, H. P. (2019). Rare species, Restionaceae, and the Cape flora. </w:t>
      </w:r>
      <w:r w:rsidRPr="00080450">
        <w:rPr>
          <w:rFonts w:hAnsi="Times New Roman" w:cs="Times New Roman"/>
          <w:i/>
          <w:iCs/>
          <w:noProof/>
        </w:rPr>
        <w:t>Journal of Biogeography</w:t>
      </w:r>
      <w:r w:rsidRPr="00080450">
        <w:rPr>
          <w:rFonts w:hAnsi="Times New Roman" w:cs="Times New Roman"/>
          <w:noProof/>
        </w:rPr>
        <w:t>, 1–14. https://doi.org/10.1111/jbi.13709</w:t>
      </w:r>
    </w:p>
    <w:p w14:paraId="51FDFE4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cLaughlin, B. C., Ackerly, D. D., Klos, P. Z., Natali, J., Dawson, T. E., &amp; Thompson, S. E. (2017). Hydrologic refugia, plants, and climate change. </w:t>
      </w:r>
      <w:r w:rsidRPr="00080450">
        <w:rPr>
          <w:rFonts w:hAnsi="Times New Roman" w:cs="Times New Roman"/>
          <w:i/>
          <w:iCs/>
          <w:noProof/>
        </w:rPr>
        <w:t>Global Change Biology</w:t>
      </w:r>
      <w:r w:rsidRPr="00080450">
        <w:rPr>
          <w:rFonts w:hAnsi="Times New Roman" w:cs="Times New Roman"/>
          <w:noProof/>
        </w:rPr>
        <w:t xml:space="preserve">, </w:t>
      </w:r>
      <w:r w:rsidRPr="00080450">
        <w:rPr>
          <w:rFonts w:hAnsi="Times New Roman" w:cs="Times New Roman"/>
          <w:i/>
          <w:iCs/>
          <w:noProof/>
        </w:rPr>
        <w:t>23</w:t>
      </w:r>
      <w:r w:rsidRPr="00080450">
        <w:rPr>
          <w:rFonts w:hAnsi="Times New Roman" w:cs="Times New Roman"/>
          <w:noProof/>
        </w:rPr>
        <w:t>(8), 2941–2961.</w:t>
      </w:r>
    </w:p>
    <w:p w14:paraId="1811C264"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eadows, M E, Chase, B. M., &amp; Seliane, M. (2010). Holocene palaeoenvironments of the Cederberg and Swartruggens mountains, Western Cape, South Africa: pollen and stable isotope evidence from hyrax dung middens. </w:t>
      </w:r>
      <w:r w:rsidRPr="00080450">
        <w:rPr>
          <w:rFonts w:hAnsi="Times New Roman" w:cs="Times New Roman"/>
          <w:i/>
          <w:iCs/>
          <w:noProof/>
        </w:rPr>
        <w:t>Journal of Arid Environments</w:t>
      </w:r>
      <w:r w:rsidRPr="00080450">
        <w:rPr>
          <w:rFonts w:hAnsi="Times New Roman" w:cs="Times New Roman"/>
          <w:noProof/>
        </w:rPr>
        <w:t xml:space="preserve">, </w:t>
      </w:r>
      <w:r w:rsidRPr="00080450">
        <w:rPr>
          <w:rFonts w:hAnsi="Times New Roman" w:cs="Times New Roman"/>
          <w:i/>
          <w:iCs/>
          <w:noProof/>
        </w:rPr>
        <w:t>74</w:t>
      </w:r>
      <w:r w:rsidRPr="00080450">
        <w:rPr>
          <w:rFonts w:hAnsi="Times New Roman" w:cs="Times New Roman"/>
          <w:noProof/>
        </w:rPr>
        <w:t>(7), 786–793.</w:t>
      </w:r>
    </w:p>
    <w:p w14:paraId="7C5B37D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eadows, M E, &amp; Sugden, J. M. (1991). A vegetation history of the last 14,500 years on the Cederberg, SW Cape, South Africa. </w:t>
      </w:r>
      <w:r w:rsidRPr="00080450">
        <w:rPr>
          <w:rFonts w:hAnsi="Times New Roman" w:cs="Times New Roman"/>
          <w:i/>
          <w:iCs/>
          <w:noProof/>
        </w:rPr>
        <w:t>South African Journal of Science</w:t>
      </w:r>
      <w:r w:rsidRPr="00080450">
        <w:rPr>
          <w:rFonts w:hAnsi="Times New Roman" w:cs="Times New Roman"/>
          <w:noProof/>
        </w:rPr>
        <w:t xml:space="preserve">, </w:t>
      </w:r>
      <w:r w:rsidRPr="00080450">
        <w:rPr>
          <w:rFonts w:hAnsi="Times New Roman" w:cs="Times New Roman"/>
          <w:i/>
          <w:iCs/>
          <w:noProof/>
        </w:rPr>
        <w:t>87</w:t>
      </w:r>
      <w:r w:rsidRPr="00080450">
        <w:rPr>
          <w:rFonts w:hAnsi="Times New Roman" w:cs="Times New Roman"/>
          <w:noProof/>
        </w:rPr>
        <w:t>(3).</w:t>
      </w:r>
    </w:p>
    <w:p w14:paraId="52791D5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lastRenderedPageBreak/>
        <w:t xml:space="preserve">Meadows, Michael E, &amp; Sugden, J. M. (1993). The late Quaternary palaeoecology of a floristic kingdom: the southwestern Cape South Africa. </w:t>
      </w:r>
      <w:r w:rsidRPr="00080450">
        <w:rPr>
          <w:rFonts w:hAnsi="Times New Roman" w:cs="Times New Roman"/>
          <w:i/>
          <w:iCs/>
          <w:noProof/>
        </w:rPr>
        <w:t>Palaeogeography, Palaeoclimatology, Palaeoecology</w:t>
      </w:r>
      <w:r w:rsidRPr="00080450">
        <w:rPr>
          <w:rFonts w:hAnsi="Times New Roman" w:cs="Times New Roman"/>
          <w:noProof/>
        </w:rPr>
        <w:t xml:space="preserve">, </w:t>
      </w:r>
      <w:r w:rsidRPr="00080450">
        <w:rPr>
          <w:rFonts w:hAnsi="Times New Roman" w:cs="Times New Roman"/>
          <w:i/>
          <w:iCs/>
          <w:noProof/>
        </w:rPr>
        <w:t>101</w:t>
      </w:r>
      <w:r w:rsidRPr="00080450">
        <w:rPr>
          <w:rFonts w:hAnsi="Times New Roman" w:cs="Times New Roman"/>
          <w:noProof/>
        </w:rPr>
        <w:t>(3–4), 271–281.</w:t>
      </w:r>
    </w:p>
    <w:p w14:paraId="0B66CF4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erow, C., Smith, M. J., &amp; Silander, J. A. (2013). A practical guide to MaxEnt for modeling species’ distributions: what it does, and why inputs and settings matter. </w:t>
      </w:r>
      <w:r w:rsidRPr="00080450">
        <w:rPr>
          <w:rFonts w:hAnsi="Times New Roman" w:cs="Times New Roman"/>
          <w:i/>
          <w:iCs/>
          <w:noProof/>
        </w:rPr>
        <w:t>Ecography</w:t>
      </w:r>
      <w:r w:rsidRPr="00080450">
        <w:rPr>
          <w:rFonts w:hAnsi="Times New Roman" w:cs="Times New Roman"/>
          <w:noProof/>
        </w:rPr>
        <w:t xml:space="preserve">, </w:t>
      </w:r>
      <w:r w:rsidRPr="00080450">
        <w:rPr>
          <w:rFonts w:hAnsi="Times New Roman" w:cs="Times New Roman"/>
          <w:i/>
          <w:iCs/>
          <w:noProof/>
        </w:rPr>
        <w:t>36</w:t>
      </w:r>
      <w:r w:rsidRPr="00080450">
        <w:rPr>
          <w:rFonts w:hAnsi="Times New Roman" w:cs="Times New Roman"/>
          <w:noProof/>
        </w:rPr>
        <w:t>(10), 1058–1069.</w:t>
      </w:r>
    </w:p>
    <w:p w14:paraId="0229726A"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8</w:t>
      </w:r>
      <w:r w:rsidRPr="00080450">
        <w:rPr>
          <w:rFonts w:hAnsi="Times New Roman" w:cs="Times New Roman"/>
          <w:noProof/>
        </w:rPr>
        <w:t>(2), 107. https://doi.org/10.2307/2844553</w:t>
      </w:r>
    </w:p>
    <w:p w14:paraId="0B170DC6"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ouchet, M., Levers, C., Zupan, L., Kuemmerle, T., Plutzar, C., Erb, K., … Haberl, H. (2015). Testing the effectiveness of environmental variables to explain European terrestrial vertebrate species richness across biogeographical scales. </w:t>
      </w:r>
      <w:r w:rsidRPr="00080450">
        <w:rPr>
          <w:rFonts w:hAnsi="Times New Roman" w:cs="Times New Roman"/>
          <w:i/>
          <w:iCs/>
          <w:noProof/>
        </w:rPr>
        <w:t>PLoS ONE</w:t>
      </w:r>
      <w:r w:rsidRPr="00080450">
        <w:rPr>
          <w:rFonts w:hAnsi="Times New Roman" w:cs="Times New Roman"/>
          <w:noProof/>
        </w:rPr>
        <w:t xml:space="preserve">, </w:t>
      </w:r>
      <w:r w:rsidRPr="00080450">
        <w:rPr>
          <w:rFonts w:hAnsi="Times New Roman" w:cs="Times New Roman"/>
          <w:i/>
          <w:iCs/>
          <w:noProof/>
        </w:rPr>
        <w:t>10</w:t>
      </w:r>
      <w:r w:rsidRPr="00080450">
        <w:rPr>
          <w:rFonts w:hAnsi="Times New Roman" w:cs="Times New Roman"/>
          <w:noProof/>
        </w:rPr>
        <w:t>(7), 1–16. https://doi.org/10.1371/journal.pone.0131924</w:t>
      </w:r>
    </w:p>
    <w:p w14:paraId="0E78206E"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ucina, L., &amp; Rutherford, M. C. (2006). </w:t>
      </w:r>
      <w:r w:rsidRPr="00080450">
        <w:rPr>
          <w:rFonts w:hAnsi="Times New Roman" w:cs="Times New Roman"/>
          <w:i/>
          <w:iCs/>
          <w:noProof/>
        </w:rPr>
        <w:t>The vegetation of South Africa, Lesotho and Swaziland.</w:t>
      </w:r>
      <w:r w:rsidRPr="00080450">
        <w:rPr>
          <w:rFonts w:hAnsi="Times New Roman" w:cs="Times New Roman"/>
          <w:noProof/>
        </w:rPr>
        <w:t xml:space="preserve"> South African National Biodiversity Institute.</w:t>
      </w:r>
    </w:p>
    <w:p w14:paraId="3180C89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Oliver, E. G. H., Linder, H. P., &amp; Rourke, J. P. (1983). Geographical distribution of present-day Cape taxa and their phytogeographical significance. </w:t>
      </w:r>
      <w:r w:rsidRPr="00080450">
        <w:rPr>
          <w:rFonts w:hAnsi="Times New Roman" w:cs="Times New Roman"/>
          <w:i/>
          <w:iCs/>
          <w:noProof/>
        </w:rPr>
        <w:t>Bothalia</w:t>
      </w:r>
      <w:r w:rsidRPr="00080450">
        <w:rPr>
          <w:rFonts w:hAnsi="Times New Roman" w:cs="Times New Roman"/>
          <w:noProof/>
        </w:rPr>
        <w:t xml:space="preserve">, </w:t>
      </w:r>
      <w:r w:rsidRPr="00080450">
        <w:rPr>
          <w:rFonts w:hAnsi="Times New Roman" w:cs="Times New Roman"/>
          <w:i/>
          <w:iCs/>
          <w:noProof/>
        </w:rPr>
        <w:t>14</w:t>
      </w:r>
      <w:r w:rsidRPr="00080450">
        <w:rPr>
          <w:rFonts w:hAnsi="Times New Roman" w:cs="Times New Roman"/>
          <w:noProof/>
        </w:rPr>
        <w:t>(3/4), 427–440.</w:t>
      </w:r>
    </w:p>
    <w:p w14:paraId="349CDD2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80450">
        <w:rPr>
          <w:rFonts w:hAnsi="Times New Roman" w:cs="Times New Roman"/>
          <w:i/>
          <w:iCs/>
          <w:noProof/>
        </w:rPr>
        <w:t>BioScience</w:t>
      </w:r>
      <w:r w:rsidRPr="00080450">
        <w:rPr>
          <w:rFonts w:hAnsi="Times New Roman" w:cs="Times New Roman"/>
          <w:noProof/>
        </w:rPr>
        <w:t xml:space="preserve">, </w:t>
      </w:r>
      <w:r w:rsidRPr="00080450">
        <w:rPr>
          <w:rFonts w:hAnsi="Times New Roman" w:cs="Times New Roman"/>
          <w:i/>
          <w:iCs/>
          <w:noProof/>
        </w:rPr>
        <w:t>51</w:t>
      </w:r>
      <w:r w:rsidRPr="00080450">
        <w:rPr>
          <w:rFonts w:hAnsi="Times New Roman" w:cs="Times New Roman"/>
          <w:noProof/>
        </w:rPr>
        <w:t>(11), 933–938.</w:t>
      </w:r>
    </w:p>
    <w:p w14:paraId="00DD068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R Core Team. (2019). R: A Language and Environment for Statistical Computing. Vienna, Austria. Retrieved from https://www.r-project.org/</w:t>
      </w:r>
    </w:p>
    <w:p w14:paraId="3A4F898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Rebelo, T. G. (2001). </w:t>
      </w:r>
      <w:r w:rsidRPr="00080450">
        <w:rPr>
          <w:rFonts w:hAnsi="Times New Roman" w:cs="Times New Roman"/>
          <w:i/>
          <w:iCs/>
          <w:noProof/>
        </w:rPr>
        <w:t>A field guide to the proteas of South Africa</w:t>
      </w:r>
      <w:r w:rsidRPr="00080450">
        <w:rPr>
          <w:rFonts w:hAnsi="Times New Roman" w:cs="Times New Roman"/>
          <w:noProof/>
        </w:rPr>
        <w:t>. Vlaeberg: Fernwood.</w:t>
      </w:r>
    </w:p>
    <w:p w14:paraId="185C99AA"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Ricklefs, R. E. (1987). Community diversity: relative roles of local and regional processes. </w:t>
      </w:r>
      <w:r w:rsidRPr="00080450">
        <w:rPr>
          <w:rFonts w:hAnsi="Times New Roman" w:cs="Times New Roman"/>
          <w:i/>
          <w:iCs/>
          <w:noProof/>
        </w:rPr>
        <w:t>Science, New Series</w:t>
      </w:r>
      <w:r w:rsidRPr="00080450">
        <w:rPr>
          <w:rFonts w:hAnsi="Times New Roman" w:cs="Times New Roman"/>
          <w:noProof/>
        </w:rPr>
        <w:t xml:space="preserve">, </w:t>
      </w:r>
      <w:r w:rsidRPr="00080450">
        <w:rPr>
          <w:rFonts w:hAnsi="Times New Roman" w:cs="Times New Roman"/>
          <w:i/>
          <w:iCs/>
          <w:noProof/>
        </w:rPr>
        <w:t>235</w:t>
      </w:r>
      <w:r w:rsidRPr="00080450">
        <w:rPr>
          <w:rFonts w:hAnsi="Times New Roman" w:cs="Times New Roman"/>
          <w:noProof/>
        </w:rPr>
        <w:t>(4785), 167–171.</w:t>
      </w:r>
    </w:p>
    <w:p w14:paraId="337FD544"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Ricklefs, R. E. (2004). A comprehensive framework for global patterns in biodiversity. </w:t>
      </w:r>
      <w:r w:rsidRPr="00080450">
        <w:rPr>
          <w:rFonts w:hAnsi="Times New Roman" w:cs="Times New Roman"/>
          <w:i/>
          <w:iCs/>
          <w:noProof/>
        </w:rPr>
        <w:t>Ecology Letters</w:t>
      </w:r>
      <w:r w:rsidRPr="00080450">
        <w:rPr>
          <w:rFonts w:hAnsi="Times New Roman" w:cs="Times New Roman"/>
          <w:noProof/>
        </w:rPr>
        <w:t xml:space="preserve">, </w:t>
      </w:r>
      <w:r w:rsidRPr="00080450">
        <w:rPr>
          <w:rFonts w:hAnsi="Times New Roman" w:cs="Times New Roman"/>
          <w:i/>
          <w:iCs/>
          <w:noProof/>
        </w:rPr>
        <w:t>7</w:t>
      </w:r>
      <w:r w:rsidRPr="00080450">
        <w:rPr>
          <w:rFonts w:hAnsi="Times New Roman" w:cs="Times New Roman"/>
          <w:noProof/>
        </w:rPr>
        <w:t>(1), 1–15.</w:t>
      </w:r>
    </w:p>
    <w:p w14:paraId="4A25689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hane, M. W., Cramer, M. D., &amp; Lambers, H. (2008). Root of edaphically controlled Proteaceae turnover on the Agulhas Plain, South Africa: phosphate uptake regulation and growth. </w:t>
      </w:r>
      <w:r w:rsidRPr="00080450">
        <w:rPr>
          <w:rFonts w:hAnsi="Times New Roman" w:cs="Times New Roman"/>
          <w:i/>
          <w:iCs/>
          <w:noProof/>
        </w:rPr>
        <w:t>Plant, Cell &amp; Environment</w:t>
      </w:r>
      <w:r w:rsidRPr="00080450">
        <w:rPr>
          <w:rFonts w:hAnsi="Times New Roman" w:cs="Times New Roman"/>
          <w:noProof/>
        </w:rPr>
        <w:t xml:space="preserve">, </w:t>
      </w:r>
      <w:r w:rsidRPr="00080450">
        <w:rPr>
          <w:rFonts w:hAnsi="Times New Roman" w:cs="Times New Roman"/>
          <w:i/>
          <w:iCs/>
          <w:noProof/>
        </w:rPr>
        <w:t>31</w:t>
      </w:r>
      <w:r w:rsidRPr="00080450">
        <w:rPr>
          <w:rFonts w:hAnsi="Times New Roman" w:cs="Times New Roman"/>
          <w:noProof/>
        </w:rPr>
        <w:t>(12), 1825–1833.</w:t>
      </w:r>
    </w:p>
    <w:p w14:paraId="182B6A3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lingsby, J. A., February, E. C., &amp; Rebelo, T. G. (2018). Water: at what cost to our unique flora? </w:t>
      </w:r>
      <w:r w:rsidRPr="00080450">
        <w:rPr>
          <w:rFonts w:hAnsi="Times New Roman" w:cs="Times New Roman"/>
          <w:i/>
          <w:iCs/>
          <w:noProof/>
        </w:rPr>
        <w:t>Veld &amp; Flora</w:t>
      </w:r>
      <w:r w:rsidRPr="00080450">
        <w:rPr>
          <w:rFonts w:hAnsi="Times New Roman" w:cs="Times New Roman"/>
          <w:noProof/>
        </w:rPr>
        <w:t xml:space="preserve">, </w:t>
      </w:r>
      <w:r w:rsidRPr="00080450">
        <w:rPr>
          <w:rFonts w:hAnsi="Times New Roman" w:cs="Times New Roman"/>
          <w:i/>
          <w:iCs/>
          <w:noProof/>
        </w:rPr>
        <w:t>June</w:t>
      </w:r>
      <w:r w:rsidRPr="00080450">
        <w:rPr>
          <w:rFonts w:hAnsi="Times New Roman" w:cs="Times New Roman"/>
          <w:noProof/>
        </w:rPr>
        <w:t>, 72–75.</w:t>
      </w:r>
    </w:p>
    <w:p w14:paraId="54967A46"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nijman, D. A. (2013). </w:t>
      </w:r>
      <w:r w:rsidRPr="00080450">
        <w:rPr>
          <w:rFonts w:hAnsi="Times New Roman" w:cs="Times New Roman"/>
          <w:i/>
          <w:iCs/>
          <w:noProof/>
        </w:rPr>
        <w:t>Plants of the Greater Cape Floristic Region. 2: The Extra Cape flora</w:t>
      </w:r>
      <w:r w:rsidRPr="00080450">
        <w:rPr>
          <w:rFonts w:hAnsi="Times New Roman" w:cs="Times New Roman"/>
          <w:noProof/>
        </w:rPr>
        <w:t>. South African National Biodiversity Institute.</w:t>
      </w:r>
    </w:p>
    <w:p w14:paraId="2BDDB56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obel, J. M., Chen, G. F., Watt, L. R., &amp; Schemske, D. W. (2010). The biology of speciation. </w:t>
      </w:r>
      <w:r w:rsidRPr="00080450">
        <w:rPr>
          <w:rFonts w:hAnsi="Times New Roman" w:cs="Times New Roman"/>
          <w:i/>
          <w:iCs/>
          <w:noProof/>
        </w:rPr>
        <w:t>Evolution</w:t>
      </w:r>
      <w:r w:rsidRPr="00080450">
        <w:rPr>
          <w:rFonts w:hAnsi="Times New Roman" w:cs="Times New Roman"/>
          <w:noProof/>
        </w:rPr>
        <w:t xml:space="preserve">, </w:t>
      </w:r>
      <w:r w:rsidRPr="00080450">
        <w:rPr>
          <w:rFonts w:hAnsi="Times New Roman" w:cs="Times New Roman"/>
          <w:i/>
          <w:iCs/>
          <w:noProof/>
        </w:rPr>
        <w:t>64</w:t>
      </w:r>
      <w:r w:rsidRPr="00080450">
        <w:rPr>
          <w:rFonts w:hAnsi="Times New Roman" w:cs="Times New Roman"/>
          <w:noProof/>
        </w:rPr>
        <w:t>(2), 295–315. https://doi.org/10.1111/j.1558-5646.2009.00877.x</w:t>
      </w:r>
    </w:p>
    <w:p w14:paraId="738538C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tein, A., Gerstner, K., &amp; Kreft, H. (2014). Environmental heterogeneity as a universal driver of species richness across taxa, biomes and spatial scales. </w:t>
      </w:r>
      <w:r w:rsidRPr="00080450">
        <w:rPr>
          <w:rFonts w:hAnsi="Times New Roman" w:cs="Times New Roman"/>
          <w:i/>
          <w:iCs/>
          <w:noProof/>
        </w:rPr>
        <w:t>Ecology Letters</w:t>
      </w:r>
      <w:r w:rsidRPr="00080450">
        <w:rPr>
          <w:rFonts w:hAnsi="Times New Roman" w:cs="Times New Roman"/>
          <w:noProof/>
        </w:rPr>
        <w:t xml:space="preserve">, </w:t>
      </w:r>
      <w:r w:rsidRPr="00080450">
        <w:rPr>
          <w:rFonts w:hAnsi="Times New Roman" w:cs="Times New Roman"/>
          <w:i/>
          <w:iCs/>
          <w:noProof/>
        </w:rPr>
        <w:t>17</w:t>
      </w:r>
      <w:r w:rsidRPr="00080450">
        <w:rPr>
          <w:rFonts w:hAnsi="Times New Roman" w:cs="Times New Roman"/>
          <w:noProof/>
        </w:rPr>
        <w:t xml:space="preserve">(7), 866–880. </w:t>
      </w:r>
      <w:r w:rsidRPr="00080450">
        <w:rPr>
          <w:rFonts w:hAnsi="Times New Roman" w:cs="Times New Roman"/>
          <w:noProof/>
        </w:rPr>
        <w:lastRenderedPageBreak/>
        <w:t>https://doi.org/10.1111/ele.12277</w:t>
      </w:r>
    </w:p>
    <w:p w14:paraId="58E06756"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tock, W. D., &amp; Verboom, G. A. (2012). Phylogenetic ecology of foliar N and P concentrations and N: P ratios across mediterranean-type ecosystems. </w:t>
      </w:r>
      <w:r w:rsidRPr="00080450">
        <w:rPr>
          <w:rFonts w:hAnsi="Times New Roman" w:cs="Times New Roman"/>
          <w:i/>
          <w:iCs/>
          <w:noProof/>
        </w:rPr>
        <w:t>Global Ecology and Biogeography</w:t>
      </w:r>
      <w:r w:rsidRPr="00080450">
        <w:rPr>
          <w:rFonts w:hAnsi="Times New Roman" w:cs="Times New Roman"/>
          <w:noProof/>
        </w:rPr>
        <w:t xml:space="preserve">, </w:t>
      </w:r>
      <w:r w:rsidRPr="00080450">
        <w:rPr>
          <w:rFonts w:hAnsi="Times New Roman" w:cs="Times New Roman"/>
          <w:i/>
          <w:iCs/>
          <w:noProof/>
        </w:rPr>
        <w:t>21</w:t>
      </w:r>
      <w:r w:rsidRPr="00080450">
        <w:rPr>
          <w:rFonts w:hAnsi="Times New Roman" w:cs="Times New Roman"/>
          <w:noProof/>
        </w:rPr>
        <w:t>(12), 1147–1156.</w:t>
      </w:r>
    </w:p>
    <w:p w14:paraId="33E932D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Thuiller, W., Midgley, G. F., Rouget, M., Cowling, R. M., F. Midgley, G., Rougeti, M., &amp; M. Cowling, R. (2006). Predicting patterns of plant species richness in megadiverse South Africa. </w:t>
      </w:r>
      <w:r w:rsidRPr="00080450">
        <w:rPr>
          <w:rFonts w:hAnsi="Times New Roman" w:cs="Times New Roman"/>
          <w:i/>
          <w:iCs/>
          <w:noProof/>
        </w:rPr>
        <w:t>Ecography</w:t>
      </w:r>
      <w:r w:rsidRPr="00080450">
        <w:rPr>
          <w:rFonts w:hAnsi="Times New Roman" w:cs="Times New Roman"/>
          <w:noProof/>
        </w:rPr>
        <w:t xml:space="preserve">, </w:t>
      </w:r>
      <w:r w:rsidRPr="00080450">
        <w:rPr>
          <w:rFonts w:hAnsi="Times New Roman" w:cs="Times New Roman"/>
          <w:i/>
          <w:iCs/>
          <w:noProof/>
        </w:rPr>
        <w:t>29</w:t>
      </w:r>
      <w:r w:rsidRPr="00080450">
        <w:rPr>
          <w:rFonts w:hAnsi="Times New Roman" w:cs="Times New Roman"/>
          <w:noProof/>
        </w:rPr>
        <w:t>(5), 733–744. https://doi.org/10.1111/j.0906-7590.2006.04674.x</w:t>
      </w:r>
    </w:p>
    <w:p w14:paraId="14516CAE"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van Rensburg, B. J., Chown, S. L., &amp; Gaston, K. J. (2002). Species richness, environmental correlates, and spatial scale: a test esing South African birds. </w:t>
      </w:r>
      <w:r w:rsidRPr="00080450">
        <w:rPr>
          <w:rFonts w:hAnsi="Times New Roman" w:cs="Times New Roman"/>
          <w:i/>
          <w:iCs/>
          <w:noProof/>
        </w:rPr>
        <w:t>The American Naturalist</w:t>
      </w:r>
      <w:r w:rsidRPr="00080450">
        <w:rPr>
          <w:rFonts w:hAnsi="Times New Roman" w:cs="Times New Roman"/>
          <w:noProof/>
        </w:rPr>
        <w:t xml:space="preserve">, </w:t>
      </w:r>
      <w:r w:rsidRPr="00080450">
        <w:rPr>
          <w:rFonts w:hAnsi="Times New Roman" w:cs="Times New Roman"/>
          <w:i/>
          <w:iCs/>
          <w:noProof/>
        </w:rPr>
        <w:t>159</w:t>
      </w:r>
      <w:r w:rsidRPr="00080450">
        <w:rPr>
          <w:rFonts w:hAnsi="Times New Roman" w:cs="Times New Roman"/>
          <w:noProof/>
        </w:rPr>
        <w:t>(5), 566–577. https://doi.org/10.1086/339464</w:t>
      </w:r>
    </w:p>
    <w:p w14:paraId="12C3169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Veech, J. A., Summerville, K. S., Crist, T. O., &amp; Gering, J. C. (2002). The additive partitioning of species diversity: recent revival of an old idea. </w:t>
      </w:r>
      <w:r w:rsidRPr="00080450">
        <w:rPr>
          <w:rFonts w:hAnsi="Times New Roman" w:cs="Times New Roman"/>
          <w:i/>
          <w:iCs/>
          <w:noProof/>
        </w:rPr>
        <w:t>Oikos</w:t>
      </w:r>
      <w:r w:rsidRPr="00080450">
        <w:rPr>
          <w:rFonts w:hAnsi="Times New Roman" w:cs="Times New Roman"/>
          <w:noProof/>
        </w:rPr>
        <w:t xml:space="preserve">, </w:t>
      </w:r>
      <w:r w:rsidRPr="00080450">
        <w:rPr>
          <w:rFonts w:hAnsi="Times New Roman" w:cs="Times New Roman"/>
          <w:i/>
          <w:iCs/>
          <w:noProof/>
        </w:rPr>
        <w:t>99</w:t>
      </w:r>
      <w:r w:rsidRPr="00080450">
        <w:rPr>
          <w:rFonts w:hAnsi="Times New Roman" w:cs="Times New Roman"/>
          <w:noProof/>
        </w:rPr>
        <w:t>(1), 3–9.</w:t>
      </w:r>
    </w:p>
    <w:p w14:paraId="61478935"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Verboom, G. A., Linder, H. P., Forest, F., Hoffmann, V., Bergh, N. G., &amp; Cowling, R. M. (2014). Cenozoic assembly of the Greater Cape flora. In N. Allsopp, J. F. Colville, &amp; G. A. Verboom (Eds.), </w:t>
      </w:r>
      <w:r w:rsidRPr="00080450">
        <w:rPr>
          <w:rFonts w:hAnsi="Times New Roman" w:cs="Times New Roman"/>
          <w:i/>
          <w:iCs/>
          <w:noProof/>
        </w:rPr>
        <w:t>Fynbos: Ecology, Evolution and Conservation of a Megadiverse Region</w:t>
      </w:r>
      <w:r w:rsidRPr="00080450">
        <w:rPr>
          <w:rFonts w:hAnsi="Times New Roman" w:cs="Times New Roman"/>
          <w:noProof/>
        </w:rPr>
        <w:t>. Oxford: Oxford University Press. Retrieved from http://www.oxfordscholarship.com/view/10.1093/acprof:oso/9780199679584.001.0001/acprof-9780199679584</w:t>
      </w:r>
    </w:p>
    <w:p w14:paraId="10679FF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Whittaker, R. H. (1960). Vegetation of the Siskiyou mountains, Oregon and California. </w:t>
      </w:r>
      <w:r w:rsidRPr="00080450">
        <w:rPr>
          <w:rFonts w:hAnsi="Times New Roman" w:cs="Times New Roman"/>
          <w:i/>
          <w:iCs/>
          <w:noProof/>
        </w:rPr>
        <w:t>Ecological Monographs</w:t>
      </w:r>
      <w:r w:rsidRPr="00080450">
        <w:rPr>
          <w:rFonts w:hAnsi="Times New Roman" w:cs="Times New Roman"/>
          <w:noProof/>
        </w:rPr>
        <w:t xml:space="preserve">, </w:t>
      </w:r>
      <w:r w:rsidRPr="00080450">
        <w:rPr>
          <w:rFonts w:hAnsi="Times New Roman" w:cs="Times New Roman"/>
          <w:i/>
          <w:iCs/>
          <w:noProof/>
        </w:rPr>
        <w:t>30</w:t>
      </w:r>
      <w:r w:rsidRPr="00080450">
        <w:rPr>
          <w:rFonts w:hAnsi="Times New Roman" w:cs="Times New Roman"/>
          <w:noProof/>
        </w:rPr>
        <w:t>(3), 279–338.</w:t>
      </w:r>
    </w:p>
    <w:p w14:paraId="72711EF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Wiens, J. J. (2004a). Speciation and ecology revisited: phylogenetic niche conservatism and the origin of species. </w:t>
      </w:r>
      <w:r w:rsidRPr="00080450">
        <w:rPr>
          <w:rFonts w:hAnsi="Times New Roman" w:cs="Times New Roman"/>
          <w:i/>
          <w:iCs/>
          <w:noProof/>
        </w:rPr>
        <w:t>Evolution</w:t>
      </w:r>
      <w:r w:rsidRPr="00080450">
        <w:rPr>
          <w:rFonts w:hAnsi="Times New Roman" w:cs="Times New Roman"/>
          <w:noProof/>
        </w:rPr>
        <w:t xml:space="preserve">, </w:t>
      </w:r>
      <w:r w:rsidRPr="00080450">
        <w:rPr>
          <w:rFonts w:hAnsi="Times New Roman" w:cs="Times New Roman"/>
          <w:i/>
          <w:iCs/>
          <w:noProof/>
        </w:rPr>
        <w:t>58</w:t>
      </w:r>
      <w:r w:rsidRPr="00080450">
        <w:rPr>
          <w:rFonts w:hAnsi="Times New Roman" w:cs="Times New Roman"/>
          <w:noProof/>
        </w:rPr>
        <w:t>(1), 193–197.</w:t>
      </w:r>
    </w:p>
    <w:p w14:paraId="78BE188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Wiens, J. J. (2004b). What is speciation and how should we study it? </w:t>
      </w:r>
      <w:r w:rsidRPr="00080450">
        <w:rPr>
          <w:rFonts w:hAnsi="Times New Roman" w:cs="Times New Roman"/>
          <w:i/>
          <w:iCs/>
          <w:noProof/>
        </w:rPr>
        <w:t>The American Naturalist</w:t>
      </w:r>
      <w:r w:rsidRPr="00080450">
        <w:rPr>
          <w:rFonts w:hAnsi="Times New Roman" w:cs="Times New Roman"/>
          <w:noProof/>
        </w:rPr>
        <w:t xml:space="preserve">, </w:t>
      </w:r>
      <w:r w:rsidRPr="00080450">
        <w:rPr>
          <w:rFonts w:hAnsi="Times New Roman" w:cs="Times New Roman"/>
          <w:i/>
          <w:iCs/>
          <w:noProof/>
        </w:rPr>
        <w:t>163</w:t>
      </w:r>
      <w:r w:rsidRPr="00080450">
        <w:rPr>
          <w:rFonts w:hAnsi="Times New Roman" w:cs="Times New Roman"/>
          <w:noProof/>
        </w:rPr>
        <w:t>(6), 914–923.</w:t>
      </w:r>
    </w:p>
    <w:p w14:paraId="2FC0372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46</w:t>
      </w:r>
      <w:r w:rsidRPr="00080450">
        <w:rPr>
          <w:rFonts w:hAnsi="Times New Roman" w:cs="Times New Roman"/>
          <w:noProof/>
        </w:rPr>
        <w:t>(9), 1936–1947. https://doi.org/10.1111/jbi.13625</w:t>
      </w:r>
    </w:p>
    <w:p w14:paraId="79A91F4D" w14:textId="732A3007" w:rsidR="00112BB0" w:rsidRDefault="008E0DFC" w:rsidP="00070A7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2" w:history="1">
        <w:r w:rsidRPr="002C20EB">
          <w:rPr>
            <w:rStyle w:val="Hyperlink"/>
          </w:rPr>
          <w:t>https://orcid.org/0000-0002-1363-9781</w:t>
        </w:r>
      </w:hyperlink>
    </w:p>
    <w:sectPr w:rsidR="00B46208" w:rsidRPr="00B46208" w:rsidSect="009C2F09">
      <w:footerReference w:type="default" r:id="rId23"/>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Ruan Van Mazijk" w:date="2020-02-28T09:45:00Z" w:initials="RVM">
    <w:p w14:paraId="7FC83B5D" w14:textId="6592571A" w:rsidR="00157A68" w:rsidRPr="00FF78F9" w:rsidRDefault="00157A68">
      <w:pPr>
        <w:pStyle w:val="CommentText"/>
      </w:pPr>
      <w:r>
        <w:rPr>
          <w:rStyle w:val="CommentReference"/>
        </w:rPr>
        <w:annotationRef/>
      </w:r>
      <w:r>
        <w:t xml:space="preserve">cf. </w:t>
      </w:r>
      <w:r>
        <w:t>“</w:t>
      </w:r>
      <w:r>
        <w:t>associate</w:t>
      </w:r>
      <w:r>
        <w:t>”</w:t>
      </w:r>
      <w:r>
        <w:t xml:space="preserve"> (</w:t>
      </w:r>
      <w:r>
        <w:rPr>
          <w:i/>
          <w:iCs/>
        </w:rPr>
        <w:t>v</w:t>
      </w:r>
      <w:r>
        <w:t>)?</w:t>
      </w:r>
    </w:p>
  </w:comment>
  <w:comment w:id="1" w:author="Ruan Van Mazijk" w:date="2020-03-03T15:47:00Z" w:initials="RVM">
    <w:p w14:paraId="46FED8B6" w14:textId="39F18B1B" w:rsidR="0014233A" w:rsidRDefault="0014233A">
      <w:pPr>
        <w:pStyle w:val="CommentText"/>
        <w:rPr>
          <w:b/>
          <w:bCs/>
        </w:rPr>
      </w:pPr>
      <w:r>
        <w:rPr>
          <w:rStyle w:val="CommentReference"/>
        </w:rPr>
        <w:annotationRef/>
      </w:r>
      <w:r w:rsidRPr="0014233A">
        <w:rPr>
          <w:b/>
          <w:bCs/>
        </w:rPr>
        <w:t>TODO</w:t>
      </w:r>
    </w:p>
    <w:p w14:paraId="02724EC6" w14:textId="3024439E" w:rsidR="0014233A" w:rsidRDefault="0014233A">
      <w:pPr>
        <w:pStyle w:val="CommentText"/>
        <w:rPr>
          <w:b/>
          <w:bCs/>
        </w:rPr>
      </w:pPr>
    </w:p>
    <w:p w14:paraId="7A42DEAF" w14:textId="0B4D2908" w:rsidR="0014233A" w:rsidRPr="0014233A" w:rsidRDefault="0014233A">
      <w:pPr>
        <w:pStyle w:val="CommentText"/>
      </w:pPr>
      <w:r>
        <w:t>Manuscript</w:t>
      </w:r>
      <w:r w:rsidRPr="0014233A">
        <w:t>:</w:t>
      </w:r>
    </w:p>
    <w:p w14:paraId="56C2D3B8" w14:textId="03CD0E3E" w:rsidR="0014233A" w:rsidRDefault="0014233A" w:rsidP="0014233A">
      <w:pPr>
        <w:pStyle w:val="CommentText"/>
        <w:numPr>
          <w:ilvl w:val="0"/>
          <w:numId w:val="27"/>
        </w:numPr>
      </w:pPr>
      <w:r w:rsidRPr="0014233A">
        <w:t xml:space="preserve"> [</w:t>
      </w:r>
      <w:r w:rsidR="000620F9">
        <w:t>x</w:t>
      </w:r>
      <w:r w:rsidRPr="0014233A">
        <w:t>] Address SAC carefully</w:t>
      </w:r>
    </w:p>
    <w:p w14:paraId="6CA815CC" w14:textId="2C0E19A7" w:rsidR="000620F9" w:rsidRDefault="000620F9" w:rsidP="000620F9">
      <w:pPr>
        <w:pStyle w:val="CommentText"/>
        <w:numPr>
          <w:ilvl w:val="1"/>
          <w:numId w:val="27"/>
        </w:numPr>
      </w:pPr>
      <w:r>
        <w:t xml:space="preserve"> </w:t>
      </w:r>
      <w:proofErr w:type="gramStart"/>
      <w:r>
        <w:t>[ ]</w:t>
      </w:r>
      <w:proofErr w:type="gramEnd"/>
      <w:r>
        <w:t xml:space="preserve"> Incorporate paragraph into manuscript</w:t>
      </w:r>
    </w:p>
    <w:p w14:paraId="6A8832DB" w14:textId="53A795A0" w:rsidR="0014233A" w:rsidRDefault="0014233A" w:rsidP="0014233A">
      <w:pPr>
        <w:pStyle w:val="CommentText"/>
        <w:numPr>
          <w:ilvl w:val="0"/>
          <w:numId w:val="27"/>
        </w:numPr>
      </w:pPr>
      <w:r>
        <w:t xml:space="preserve"> </w:t>
      </w:r>
      <w:proofErr w:type="gramStart"/>
      <w:r>
        <w:t>[ ]</w:t>
      </w:r>
      <w:proofErr w:type="gramEnd"/>
      <w:r>
        <w:t xml:space="preserve"> Address negative heterogeneity-effects</w:t>
      </w:r>
    </w:p>
    <w:p w14:paraId="5F23FA0F" w14:textId="6A81D44F" w:rsidR="000620F9" w:rsidRDefault="000620F9" w:rsidP="0014233A">
      <w:pPr>
        <w:pStyle w:val="CommentText"/>
        <w:numPr>
          <w:ilvl w:val="0"/>
          <w:numId w:val="27"/>
        </w:numPr>
      </w:pPr>
      <w:r>
        <w:t xml:space="preserve"> </w:t>
      </w:r>
      <w:proofErr w:type="gramStart"/>
      <w:r>
        <w:t>[ ]</w:t>
      </w:r>
      <w:proofErr w:type="gramEnd"/>
      <w:r>
        <w:t xml:space="preserve"> Other results + discussion smoothing over</w:t>
      </w:r>
    </w:p>
    <w:p w14:paraId="7DD04C69" w14:textId="77777777" w:rsidR="000620F9" w:rsidRDefault="000620F9" w:rsidP="000620F9">
      <w:pPr>
        <w:pStyle w:val="CommentText"/>
        <w:numPr>
          <w:ilvl w:val="1"/>
          <w:numId w:val="27"/>
        </w:numPr>
      </w:pPr>
      <w:r>
        <w:t xml:space="preserve"> [ ] </w:t>
      </w:r>
      <w:r>
        <w:t>…</w:t>
      </w:r>
    </w:p>
    <w:p w14:paraId="2428543D" w14:textId="1A503CA5" w:rsidR="000620F9" w:rsidRDefault="000620F9" w:rsidP="000620F9">
      <w:pPr>
        <w:pStyle w:val="CommentText"/>
        <w:numPr>
          <w:ilvl w:val="0"/>
          <w:numId w:val="27"/>
        </w:numPr>
      </w:pPr>
      <w:r>
        <w:t xml:space="preserve"> </w:t>
      </w:r>
      <w:proofErr w:type="gramStart"/>
      <w:r>
        <w:t>[ ]</w:t>
      </w:r>
      <w:proofErr w:type="gramEnd"/>
      <w:r>
        <w:t xml:space="preserve"> Comment more on figures</w:t>
      </w:r>
    </w:p>
    <w:p w14:paraId="4789A600" w14:textId="49D6C8DE" w:rsidR="000620F9" w:rsidRDefault="000620F9" w:rsidP="000620F9">
      <w:pPr>
        <w:pStyle w:val="CommentText"/>
        <w:numPr>
          <w:ilvl w:val="0"/>
          <w:numId w:val="27"/>
        </w:numPr>
      </w:pPr>
      <w:r>
        <w:t xml:space="preserve"> </w:t>
      </w:r>
      <w:proofErr w:type="gramStart"/>
      <w:r>
        <w:t>[ ]</w:t>
      </w:r>
      <w:proofErr w:type="gramEnd"/>
      <w:r>
        <w:t xml:space="preserve"> Double check references</w:t>
      </w:r>
    </w:p>
    <w:p w14:paraId="4F98CD09" w14:textId="03CCE589" w:rsidR="000620F9" w:rsidRDefault="000620F9" w:rsidP="0014233A">
      <w:pPr>
        <w:pStyle w:val="CommentText"/>
        <w:numPr>
          <w:ilvl w:val="0"/>
          <w:numId w:val="27"/>
        </w:numPr>
      </w:pPr>
      <w:r>
        <w:t xml:space="preserve"> </w:t>
      </w:r>
      <w:proofErr w:type="gramStart"/>
      <w:r>
        <w:t>[ ]</w:t>
      </w:r>
      <w:proofErr w:type="gramEnd"/>
      <w:r>
        <w:t xml:space="preserve"> Double check figures</w:t>
      </w:r>
    </w:p>
    <w:p w14:paraId="668E777C" w14:textId="7CEE3308" w:rsidR="000620F9" w:rsidRDefault="000620F9" w:rsidP="000620F9">
      <w:pPr>
        <w:pStyle w:val="CommentText"/>
      </w:pPr>
    </w:p>
    <w:p w14:paraId="0986FB97" w14:textId="40CDEC30" w:rsidR="000620F9" w:rsidRDefault="000620F9" w:rsidP="000620F9">
      <w:pPr>
        <w:pStyle w:val="CommentText"/>
      </w:pPr>
      <w:r>
        <w:t xml:space="preserve">Submission to J. </w:t>
      </w:r>
      <w:proofErr w:type="spellStart"/>
      <w:r>
        <w:t>Biogeog</w:t>
      </w:r>
      <w:proofErr w:type="spellEnd"/>
      <w:r>
        <w:t>.:</w:t>
      </w:r>
    </w:p>
    <w:p w14:paraId="1EF102A6" w14:textId="1E729232" w:rsidR="000620F9" w:rsidRDefault="000620F9" w:rsidP="000620F9">
      <w:pPr>
        <w:pStyle w:val="CommentText"/>
        <w:numPr>
          <w:ilvl w:val="0"/>
          <w:numId w:val="27"/>
        </w:numPr>
      </w:pPr>
      <w:r>
        <w:t xml:space="preserve"> </w:t>
      </w:r>
      <w:proofErr w:type="gramStart"/>
      <w:r>
        <w:t>[ ]</w:t>
      </w:r>
      <w:proofErr w:type="gramEnd"/>
      <w:r>
        <w:t xml:space="preserve"> </w:t>
      </w:r>
      <w:r>
        <w:t>Recirculate manuscript to Mike + Tony</w:t>
      </w:r>
    </w:p>
    <w:p w14:paraId="5633F43C" w14:textId="008560FD" w:rsidR="000620F9" w:rsidRDefault="000620F9" w:rsidP="000620F9">
      <w:pPr>
        <w:pStyle w:val="CommentText"/>
        <w:numPr>
          <w:ilvl w:val="0"/>
          <w:numId w:val="27"/>
        </w:numPr>
      </w:pPr>
      <w:r>
        <w:t xml:space="preserve"> </w:t>
      </w:r>
      <w:proofErr w:type="gramStart"/>
      <w:r w:rsidR="005D140C">
        <w:t>[ ]</w:t>
      </w:r>
      <w:proofErr w:type="gramEnd"/>
      <w:r w:rsidR="005D140C">
        <w:t xml:space="preserve"> </w:t>
      </w:r>
      <w:r>
        <w:t xml:space="preserve">Finish </w:t>
      </w:r>
      <w:r w:rsidR="005D140C">
        <w:t xml:space="preserve">cover-letter </w:t>
      </w:r>
      <w:r>
        <w:t>to ed.</w:t>
      </w:r>
    </w:p>
    <w:p w14:paraId="17E67166" w14:textId="05EEA749" w:rsidR="000620F9" w:rsidRDefault="000620F9" w:rsidP="000620F9">
      <w:pPr>
        <w:pStyle w:val="CommentText"/>
        <w:numPr>
          <w:ilvl w:val="0"/>
          <w:numId w:val="27"/>
        </w:numPr>
      </w:pPr>
      <w:r>
        <w:t xml:space="preserve"> </w:t>
      </w:r>
      <w:proofErr w:type="gramStart"/>
      <w:r>
        <w:t>[ ]</w:t>
      </w:r>
      <w:proofErr w:type="gramEnd"/>
      <w:r>
        <w:t xml:space="preserve"> Ask Mike + Tony for advice on reviewers</w:t>
      </w:r>
    </w:p>
    <w:p w14:paraId="4AEA1023" w14:textId="361251AD" w:rsidR="000620F9" w:rsidRPr="0014233A" w:rsidRDefault="000620F9" w:rsidP="000620F9">
      <w:pPr>
        <w:pStyle w:val="CommentText"/>
        <w:numPr>
          <w:ilvl w:val="0"/>
          <w:numId w:val="27"/>
        </w:numPr>
      </w:pPr>
      <w:r>
        <w:t xml:space="preserve"> </w:t>
      </w:r>
      <w:proofErr w:type="gramStart"/>
      <w:r>
        <w:t>[ ]</w:t>
      </w:r>
      <w:proofErr w:type="gramEnd"/>
      <w:r>
        <w:t xml:space="preserve"> Submit!</w:t>
      </w:r>
    </w:p>
    <w:p w14:paraId="539A7ACE" w14:textId="77777777" w:rsidR="0014233A" w:rsidRDefault="0014233A">
      <w:pPr>
        <w:pStyle w:val="CommentText"/>
        <w:rPr>
          <w:b/>
          <w:bCs/>
        </w:rPr>
      </w:pPr>
    </w:p>
    <w:p w14:paraId="5BCDB670" w14:textId="77A0BDC3" w:rsidR="0014233A" w:rsidRPr="0014233A" w:rsidRDefault="0014233A">
      <w:pPr>
        <w:pStyle w:val="CommentText"/>
      </w:pPr>
      <w:r w:rsidRPr="0014233A">
        <w:t>Scripts:</w:t>
      </w:r>
    </w:p>
    <w:p w14:paraId="50B8313A" w14:textId="3470FE58" w:rsidR="0014233A" w:rsidRDefault="0014233A" w:rsidP="0014233A">
      <w:pPr>
        <w:pStyle w:val="CommentText"/>
        <w:numPr>
          <w:ilvl w:val="0"/>
          <w:numId w:val="26"/>
        </w:numPr>
      </w:pPr>
      <w:r>
        <w:t xml:space="preserve"> [ ] </w:t>
      </w:r>
      <w:r w:rsidRPr="0014233A">
        <w:t>Smooth over scripts' neatness, comments</w:t>
      </w:r>
    </w:p>
    <w:p w14:paraId="635C744D" w14:textId="77777777" w:rsidR="0014233A" w:rsidRDefault="0014233A" w:rsidP="0014233A">
      <w:pPr>
        <w:pStyle w:val="CommentText"/>
        <w:numPr>
          <w:ilvl w:val="0"/>
          <w:numId w:val="26"/>
        </w:numPr>
      </w:pPr>
      <w:r>
        <w:t xml:space="preserve"> [ ] </w:t>
      </w:r>
      <w:r w:rsidRPr="0014233A">
        <w:t>Move data-processing/-used helper functions back -&gt; data-processing/*.R</w:t>
      </w:r>
    </w:p>
    <w:p w14:paraId="2944C8A2" w14:textId="77777777" w:rsidR="0014233A" w:rsidRDefault="0014233A" w:rsidP="0014233A">
      <w:pPr>
        <w:pStyle w:val="CommentText"/>
        <w:numPr>
          <w:ilvl w:val="0"/>
          <w:numId w:val="26"/>
        </w:numPr>
      </w:pPr>
      <w:r>
        <w:t xml:space="preserve"> [ ] </w:t>
      </w:r>
      <w:r w:rsidRPr="0014233A">
        <w:t>Incl. univariate linearity checks in modelling script</w:t>
      </w:r>
    </w:p>
    <w:p w14:paraId="669299EC" w14:textId="7C623FDC" w:rsidR="0014233A" w:rsidRDefault="0014233A" w:rsidP="0014233A">
      <w:pPr>
        <w:pStyle w:val="CommentText"/>
        <w:numPr>
          <w:ilvl w:val="0"/>
          <w:numId w:val="26"/>
        </w:numPr>
      </w:pPr>
      <w:r>
        <w:t xml:space="preserve"> [ ] </w:t>
      </w:r>
      <w:r w:rsidRPr="0014233A">
        <w:t>Update paths in *_create-Larsen-type-grid-</w:t>
      </w:r>
      <w:proofErr w:type="spellStart"/>
      <w:r w:rsidRPr="0014233A">
        <w:t>rasters.R</w:t>
      </w:r>
      <w:proofErr w:type="spellEnd"/>
    </w:p>
  </w:comment>
  <w:comment w:id="5" w:author="Michael Cramer" w:date="2020-01-29T14:55:00Z" w:initials="MC">
    <w:p w14:paraId="7D6E1E8C" w14:textId="72377C6B" w:rsidR="00157A68" w:rsidRDefault="00157A68">
      <w:pPr>
        <w:pStyle w:val="CommentText"/>
      </w:pPr>
      <w:r>
        <w:rPr>
          <w:rStyle w:val="CommentReference"/>
        </w:rPr>
        <w:annotationRef/>
      </w:r>
      <w:r>
        <w:t xml:space="preserve">Students and I have previously commented on multiple referencing. Please confine to circumstances where necessary. </w:t>
      </w:r>
    </w:p>
  </w:comment>
  <w:comment w:id="6" w:author="Michael Cramer" w:date="2020-01-29T14:56:00Z" w:initials="MC">
    <w:p w14:paraId="3364B9C9" w14:textId="2C64ACE9" w:rsidR="00157A68" w:rsidRDefault="00157A68">
      <w:pPr>
        <w:pStyle w:val="CommentText"/>
      </w:pPr>
      <w:r>
        <w:rPr>
          <w:rStyle w:val="CommentReference"/>
        </w:rPr>
        <w:annotationRef/>
      </w:r>
      <w:r>
        <w:t>The students suggested that the importance of scale was not that clear from the introduction. I think this could be made more explicit</w:t>
      </w:r>
    </w:p>
  </w:comment>
  <w:comment w:id="8" w:author="Michael Cramer" w:date="2020-01-21T16:03:00Z" w:initials="MC">
    <w:p w14:paraId="40C7EE35" w14:textId="77D72B2E" w:rsidR="00157A68" w:rsidRDefault="00157A68">
      <w:pPr>
        <w:pStyle w:val="CommentText"/>
      </w:pPr>
      <w:r>
        <w:rPr>
          <w:rStyle w:val="CommentReference"/>
        </w:rPr>
        <w:annotationRef/>
      </w:r>
      <w:r>
        <w:t>I would argue that Hooper</w:t>
      </w:r>
      <w:r>
        <w:t>’</w:t>
      </w:r>
      <w:r>
        <w:t xml:space="preserve">s application of this to SWAFR similarly distorts patterns there. </w:t>
      </w:r>
    </w:p>
  </w:comment>
  <w:comment w:id="9" w:author="Michael Cramer" w:date="2020-01-29T14:59:00Z" w:initials="MC">
    <w:p w14:paraId="510359C4" w14:textId="77777777" w:rsidR="00157A68" w:rsidRDefault="00157A68">
      <w:pPr>
        <w:pStyle w:val="CommentText"/>
      </w:pPr>
      <w:r>
        <w:rPr>
          <w:rStyle w:val="CommentReference"/>
        </w:rPr>
        <w:annotationRef/>
      </w:r>
      <w:r>
        <w:t xml:space="preserve">The students condemned our exclusion of coastal zones and thought we should have made an effort to correct for the area of the coastal QDS. I tried to explain but then they came back with a comment on how this </w:t>
      </w:r>
      <w:proofErr w:type="spellStart"/>
      <w:r>
        <w:t>infleuences</w:t>
      </w:r>
      <w:proofErr w:type="spellEnd"/>
      <w:r>
        <w:t xml:space="preserve"> the comparison between SWAFR and GCFR. Perhaps worth thinking about how to justify the exclusion better. </w:t>
      </w:r>
    </w:p>
    <w:p w14:paraId="0ED6C87E" w14:textId="77777777" w:rsidR="00157A68" w:rsidRDefault="00157A68">
      <w:pPr>
        <w:pStyle w:val="CommentText"/>
      </w:pPr>
    </w:p>
    <w:p w14:paraId="3ACBD6E4" w14:textId="2BBBAC21" w:rsidR="00157A68" w:rsidRDefault="00157A68">
      <w:pPr>
        <w:pStyle w:val="CommentText"/>
      </w:pPr>
      <w:r>
        <w:t>They also asked about how much area was actually sampled in the end. You give the area of the SWAFR and GCFR but not of the QDSs that were included</w:t>
      </w:r>
      <w:r>
        <w:t>…</w:t>
      </w:r>
      <w:r>
        <w:t>.</w:t>
      </w:r>
    </w:p>
  </w:comment>
  <w:comment w:id="12" w:author="Michael Cramer" w:date="2020-01-21T16:40:00Z" w:initials="MC">
    <w:p w14:paraId="0C6AF99E" w14:textId="0CF1CB05" w:rsidR="00157A68" w:rsidRDefault="00157A68">
      <w:pPr>
        <w:pStyle w:val="CommentText"/>
      </w:pPr>
      <w:r>
        <w:rPr>
          <w:rStyle w:val="CommentReference"/>
        </w:rPr>
        <w:annotationRef/>
      </w:r>
      <w:r>
        <w:t>One of the big problems for these models is spatial autocorrelation. This is usually measured with Moran</w:t>
      </w:r>
      <w:r>
        <w:t>’</w:t>
      </w:r>
      <w:r>
        <w:t>s I. There is not even a mention of this issue here</w:t>
      </w:r>
      <w:r>
        <w:t>…</w:t>
      </w:r>
      <w:r>
        <w:t>.</w:t>
      </w:r>
    </w:p>
  </w:comment>
  <w:comment w:id="14" w:author="Michael Cramer" w:date="2020-01-21T16:36:00Z" w:initials="MC">
    <w:p w14:paraId="6590F930" w14:textId="1D0C42F5" w:rsidR="00157A68" w:rsidRDefault="00157A68">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157A68" w:rsidRDefault="00157A68">
      <w:pPr>
        <w:pStyle w:val="CommentText"/>
      </w:pPr>
    </w:p>
  </w:comment>
  <w:comment w:id="15" w:author="Ruan Van Mazijk [2]" w:date="2020-03-06T10:27:00Z" w:initials="RVM">
    <w:p w14:paraId="7796EBF2" w14:textId="1EAB8DA6" w:rsidR="00EE37AF" w:rsidRDefault="00EE37AF">
      <w:pPr>
        <w:pStyle w:val="CommentText"/>
      </w:pPr>
      <w:r>
        <w:rPr>
          <w:rStyle w:val="CommentReference"/>
        </w:rPr>
        <w:annotationRef/>
      </w:r>
      <w:r>
        <w:t>TODO: Link to outlier maps (SI)</w:t>
      </w:r>
    </w:p>
  </w:comment>
  <w:comment w:id="16" w:author="Michael Cramer" w:date="2020-01-21T16:49:00Z" w:initials="MC">
    <w:p w14:paraId="20DE24DD" w14:textId="4372F8D1" w:rsidR="00157A68" w:rsidRDefault="00157A68">
      <w:pPr>
        <w:pStyle w:val="CommentText"/>
      </w:pPr>
      <w:r>
        <w:rPr>
          <w:rStyle w:val="CommentReference"/>
        </w:rPr>
        <w:annotationRef/>
      </w:r>
      <w:r>
        <w:t>Again, my feeling is that the data has not been properly dealt with. There is quite a bit to comment on I think.</w:t>
      </w:r>
    </w:p>
  </w:comment>
  <w:comment w:id="17" w:author="Ruan Van Mazijk" w:date="2020-02-28T14:10:00Z" w:initials="RVM">
    <w:p w14:paraId="3F4DA4D2" w14:textId="2DD7C931" w:rsidR="00157A68" w:rsidRDefault="00157A68">
      <w:pPr>
        <w:pStyle w:val="CommentText"/>
      </w:pPr>
      <w:r>
        <w:rPr>
          <w:rStyle w:val="CommentReference"/>
        </w:rPr>
        <w:annotationRef/>
      </w:r>
      <w:r>
        <w:t>Still needed?</w:t>
      </w:r>
    </w:p>
  </w:comment>
  <w:comment w:id="18" w:author="Ruan Van Mazijk" w:date="2020-02-27T16:15:00Z" w:initials="RVM">
    <w:p w14:paraId="4B02A409" w14:textId="5D217374" w:rsidR="00157A68" w:rsidRDefault="00157A68">
      <w:pPr>
        <w:pStyle w:val="CommentText"/>
      </w:pPr>
      <w:r>
        <w:rPr>
          <w:rStyle w:val="CommentReference"/>
        </w:rPr>
        <w:annotationRef/>
      </w:r>
      <w:r>
        <w:t>Still relevant?</w:t>
      </w:r>
    </w:p>
  </w:comment>
  <w:comment w:id="19" w:author="Ruan Van Mazijk" w:date="2020-02-27T18:23:00Z" w:initials="RVM">
    <w:p w14:paraId="5CBACEA6" w14:textId="0FD1865A" w:rsidR="00157A68" w:rsidRDefault="00157A68">
      <w:pPr>
        <w:pStyle w:val="CommentText"/>
      </w:pPr>
      <w:r>
        <w:rPr>
          <w:rStyle w:val="CommentReference"/>
        </w:rPr>
        <w:annotationRef/>
      </w:r>
      <w:r>
        <w:t xml:space="preserve">Reference </w:t>
      </w:r>
      <w:proofErr w:type="spellStart"/>
      <w:r>
        <w:t>W</w:t>
      </w:r>
      <w:r>
        <w:t>ü</w:t>
      </w:r>
      <w:r>
        <w:t>est</w:t>
      </w:r>
      <w:proofErr w:type="spellEnd"/>
      <w:r>
        <w:t xml:space="preserve"> et al. (2018. </w:t>
      </w:r>
      <w:r>
        <w:rPr>
          <w:i/>
          <w:iCs/>
        </w:rPr>
        <w:t xml:space="preserve">J. </w:t>
      </w:r>
      <w:proofErr w:type="spellStart"/>
      <w:r>
        <w:rPr>
          <w:i/>
          <w:iCs/>
        </w:rPr>
        <w:t>Biogeog</w:t>
      </w:r>
      <w:proofErr w:type="spellEnd"/>
      <w:r>
        <w:rPr>
          <w:i/>
          <w:iCs/>
        </w:rPr>
        <w:t>.</w:t>
      </w:r>
      <w:r>
        <w:t>)</w:t>
      </w:r>
    </w:p>
  </w:comment>
  <w:comment w:id="21" w:author="Michael Cramer" w:date="2020-01-21T18:32:00Z" w:initials="MC">
    <w:p w14:paraId="08FD9056" w14:textId="634F5059" w:rsidR="00157A68" w:rsidRDefault="00157A68">
      <w:pPr>
        <w:pStyle w:val="CommentText"/>
      </w:pPr>
      <w:r>
        <w:rPr>
          <w:rStyle w:val="CommentReference"/>
        </w:rPr>
        <w:annotationRef/>
      </w:r>
      <w:r>
        <w:t>On the basis of?</w:t>
      </w:r>
    </w:p>
  </w:comment>
  <w:comment w:id="22" w:author="Michael Cramer" w:date="2020-01-21T18:33:00Z" w:initials="MC">
    <w:p w14:paraId="6630E98D" w14:textId="63ADB3E1" w:rsidR="00157A68" w:rsidRDefault="00157A68">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23" w:author="Michael Cramer" w:date="2020-01-21T18:42:00Z" w:initials="MC">
    <w:p w14:paraId="1AF6D68F" w14:textId="4F8ED442" w:rsidR="00157A68" w:rsidRDefault="00157A68">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4" w:author="Michael Cramer" w:date="2020-01-21T18:44:00Z" w:initials="MC">
    <w:p w14:paraId="1EF10457" w14:textId="06919D9E" w:rsidR="00157A68" w:rsidRDefault="00157A68">
      <w:pPr>
        <w:pStyle w:val="CommentText"/>
      </w:pPr>
      <w:r>
        <w:rPr>
          <w:rStyle w:val="CommentReference"/>
        </w:rPr>
        <w:annotationRef/>
      </w:r>
      <w:r>
        <w:t>This was a review? Best source?</w:t>
      </w:r>
    </w:p>
  </w:comment>
  <w:comment w:id="25" w:author="Michael Cramer" w:date="2020-01-21T18:48:00Z" w:initials="MC">
    <w:p w14:paraId="31079DFF" w14:textId="10824F33" w:rsidR="00157A68" w:rsidRDefault="00157A68">
      <w:pPr>
        <w:pStyle w:val="CommentText"/>
      </w:pPr>
      <w:r>
        <w:rPr>
          <w:rStyle w:val="CommentReference"/>
        </w:rPr>
        <w:annotationRef/>
      </w:r>
      <w:r>
        <w:t xml:space="preserve">What is the definition of a </w:t>
      </w:r>
      <w:proofErr w:type="gramStart"/>
      <w:r>
        <w:t>single-site</w:t>
      </w:r>
      <w:proofErr w:type="gramEnd"/>
      <w:r>
        <w:t>?</w:t>
      </w:r>
    </w:p>
  </w:comment>
  <w:comment w:id="26" w:author="Ruan Van Mazijk" w:date="2020-02-27T18:24:00Z" w:initials="RVM">
    <w:p w14:paraId="5FBB7D79" w14:textId="1902FE42" w:rsidR="00157A68" w:rsidRDefault="00157A68">
      <w:pPr>
        <w:pStyle w:val="CommentText"/>
      </w:pPr>
      <w:r>
        <w:rPr>
          <w:rStyle w:val="CommentReference"/>
        </w:rPr>
        <w:annotationRef/>
      </w:r>
      <w:r>
        <w:t xml:space="preserve">Range-size figure? Using species </w:t>
      </w:r>
      <w:proofErr w:type="spellStart"/>
      <w:r>
        <w:t>occurence</w:t>
      </w:r>
      <w:proofErr w:type="spellEnd"/>
      <w:r>
        <w:t xml:space="preserve"> matrix (QDS-scale, both regions together)</w:t>
      </w:r>
    </w:p>
  </w:comment>
  <w:comment w:id="27" w:author="Michael Cramer" w:date="2020-01-21T18:58:00Z" w:initials="MC">
    <w:p w14:paraId="7FA66952" w14:textId="2EE07ABC" w:rsidR="00157A68" w:rsidRDefault="00157A68">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richness..</w:t>
      </w:r>
    </w:p>
  </w:comment>
  <w:comment w:id="28" w:author="Michael Cramer" w:date="2020-01-21T18:59:00Z" w:initials="MC">
    <w:p w14:paraId="6AF0ADCE" w14:textId="79C99A68" w:rsidR="00157A68" w:rsidRDefault="00157A68">
      <w:pPr>
        <w:pStyle w:val="CommentText"/>
      </w:pPr>
      <w:r>
        <w:rPr>
          <w:rStyle w:val="CommentReference"/>
        </w:rPr>
        <w:annotationRef/>
      </w:r>
      <w:r>
        <w:t>Can you do better than that? Must be possible to get some evidence of this from your data?</w:t>
      </w:r>
    </w:p>
  </w:comment>
  <w:comment w:id="29" w:author="Michael Cramer" w:date="2020-01-21T19:02:00Z" w:initials="MC">
    <w:p w14:paraId="33809609" w14:textId="17BC86DE" w:rsidR="00157A68" w:rsidRDefault="00157A68">
      <w:pPr>
        <w:pStyle w:val="CommentText"/>
      </w:pPr>
      <w:r>
        <w:rPr>
          <w:rStyle w:val="CommentReference"/>
        </w:rPr>
        <w:annotationRef/>
      </w:r>
      <w:r>
        <w:t>Why?</w:t>
      </w:r>
    </w:p>
  </w:comment>
  <w:comment w:id="31" w:author="Ruan Van Mazijk" w:date="2020-02-27T17:27:00Z" w:initials="RVM">
    <w:p w14:paraId="030E1ECF" w14:textId="44923FD3" w:rsidR="00157A68" w:rsidRDefault="00157A68">
      <w:pPr>
        <w:pStyle w:val="CommentText"/>
      </w:pPr>
      <w:r>
        <w:rPr>
          <w:rStyle w:val="CommentReference"/>
        </w:rPr>
        <w:annotationRef/>
      </w:r>
      <w:r>
        <w:t xml:space="preserve">Add manual part of </w:t>
      </w:r>
      <w:proofErr w:type="spellStart"/>
      <w:r>
        <w:t>P_Effect</w:t>
      </w:r>
      <w:proofErr w:type="spellEnd"/>
      <w:r>
        <w:t xml:space="preserve">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C83B5D" w15:done="0"/>
  <w15:commentEx w15:paraId="669299EC" w15:done="0"/>
  <w15:commentEx w15:paraId="7D6E1E8C" w15:done="0"/>
  <w15:commentEx w15:paraId="3364B9C9" w15:done="0"/>
  <w15:commentEx w15:paraId="40C7EE35" w15:done="0"/>
  <w15:commentEx w15:paraId="3ACBD6E4" w15:done="0"/>
  <w15:commentEx w15:paraId="0C6AF99E" w15:done="0"/>
  <w15:commentEx w15:paraId="16711E5A" w15:done="0"/>
  <w15:commentEx w15:paraId="7796EBF2" w15:paraIdParent="16711E5A" w15:done="0"/>
  <w15:commentEx w15:paraId="20DE24DD" w15:done="0"/>
  <w15:commentEx w15:paraId="3F4DA4D2" w15:done="0"/>
  <w15:commentEx w15:paraId="4B02A409" w15:done="0"/>
  <w15:commentEx w15:paraId="5CBACEA6" w15:done="0"/>
  <w15:commentEx w15:paraId="08FD9056" w15:done="0"/>
  <w15:commentEx w15:paraId="6630E98D" w15:done="0"/>
  <w15:commentEx w15:paraId="1AF6D68F" w15:done="0"/>
  <w15:commentEx w15:paraId="1EF10457" w15:done="0"/>
  <w15:commentEx w15:paraId="31079DFF" w15:done="0"/>
  <w15:commentEx w15:paraId="5FBB7D79" w15:paraIdParent="31079DFF" w15:done="0"/>
  <w15:commentEx w15:paraId="7FA66952" w15:done="0"/>
  <w15:commentEx w15:paraId="6AF0ADCE" w15:done="0"/>
  <w15:commentEx w15:paraId="33809609" w15:done="0"/>
  <w15:commentEx w15:paraId="030E1E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C83B5D" w16cid:durableId="22035FD4"/>
  <w16cid:commentId w16cid:paraId="669299EC" w16cid:durableId="2208FA7C"/>
  <w16cid:commentId w16cid:paraId="7D6E1E8C" w16cid:durableId="21DC1B5A"/>
  <w16cid:commentId w16cid:paraId="3364B9C9" w16cid:durableId="21DC1B8E"/>
  <w16cid:commentId w16cid:paraId="40C7EE35" w16cid:durableId="21D19F5E"/>
  <w16cid:commentId w16cid:paraId="3ACBD6E4" w16cid:durableId="21DC1C49"/>
  <w16cid:commentId w16cid:paraId="0C6AF99E" w16cid:durableId="21D1A7E3"/>
  <w16cid:commentId w16cid:paraId="16711E5A" w16cid:durableId="21D1A72B"/>
  <w16cid:commentId w16cid:paraId="7796EBF2" w16cid:durableId="220CA42C"/>
  <w16cid:commentId w16cid:paraId="20DE24DD" w16cid:durableId="220749DA"/>
  <w16cid:commentId w16cid:paraId="3F4DA4D2" w16cid:durableId="22039DE2"/>
  <w16cid:commentId w16cid:paraId="4B02A409" w16cid:durableId="220269B8"/>
  <w16cid:commentId w16cid:paraId="5CBACEA6" w16cid:durableId="220287BA"/>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5FBB7D79" w16cid:durableId="220287DA"/>
  <w16cid:commentId w16cid:paraId="7FA66952" w16cid:durableId="21D1C83B"/>
  <w16cid:commentId w16cid:paraId="6AF0ADCE" w16cid:durableId="21D1C8A8"/>
  <w16cid:commentId w16cid:paraId="33809609" w16cid:durableId="21D1C945"/>
  <w16cid:commentId w16cid:paraId="030E1ECF" w16cid:durableId="22027A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3AFF01" w14:textId="77777777" w:rsidR="009427D7" w:rsidRDefault="009427D7">
      <w:pPr>
        <w:spacing w:after="0"/>
      </w:pPr>
      <w:r>
        <w:separator/>
      </w:r>
    </w:p>
  </w:endnote>
  <w:endnote w:type="continuationSeparator" w:id="0">
    <w:p w14:paraId="64E9C1F9" w14:textId="77777777" w:rsidR="009427D7" w:rsidRDefault="009427D7">
      <w:pPr>
        <w:spacing w:after="0"/>
      </w:pPr>
      <w:r>
        <w:continuationSeparator/>
      </w:r>
    </w:p>
  </w:endnote>
  <w:endnote w:type="continuationNotice" w:id="1">
    <w:p w14:paraId="3EC0A731" w14:textId="77777777" w:rsidR="009427D7" w:rsidRDefault="009427D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157A68" w:rsidRDefault="00157A68">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157A68" w:rsidRDefault="00157A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31C3BD" w14:textId="77777777" w:rsidR="009427D7" w:rsidRDefault="009427D7">
      <w:r>
        <w:separator/>
      </w:r>
    </w:p>
  </w:footnote>
  <w:footnote w:type="continuationSeparator" w:id="0">
    <w:p w14:paraId="35FD0155" w14:textId="77777777" w:rsidR="009427D7" w:rsidRDefault="009427D7">
      <w:r>
        <w:continuationSeparator/>
      </w:r>
    </w:p>
  </w:footnote>
  <w:footnote w:type="continuationNotice" w:id="1">
    <w:p w14:paraId="2C262B00" w14:textId="77777777" w:rsidR="009427D7" w:rsidRDefault="009427D7">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59E"/>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0F9"/>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255"/>
    <w:rsid w:val="000A44BE"/>
    <w:rsid w:val="000A737C"/>
    <w:rsid w:val="000A7820"/>
    <w:rsid w:val="000A7C66"/>
    <w:rsid w:val="000B1C91"/>
    <w:rsid w:val="000B2398"/>
    <w:rsid w:val="000B2FED"/>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57A68"/>
    <w:rsid w:val="0016016F"/>
    <w:rsid w:val="00160C41"/>
    <w:rsid w:val="001617DD"/>
    <w:rsid w:val="00161FEB"/>
    <w:rsid w:val="001626C2"/>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0568"/>
    <w:rsid w:val="00251338"/>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9613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A14DD"/>
    <w:rsid w:val="004A2285"/>
    <w:rsid w:val="004A2BCB"/>
    <w:rsid w:val="004A477C"/>
    <w:rsid w:val="004A47FC"/>
    <w:rsid w:val="004A4D21"/>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30B7"/>
    <w:rsid w:val="0052384E"/>
    <w:rsid w:val="00524295"/>
    <w:rsid w:val="00524DDF"/>
    <w:rsid w:val="00524E25"/>
    <w:rsid w:val="0052574B"/>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649"/>
    <w:rsid w:val="00570BEE"/>
    <w:rsid w:val="0057212C"/>
    <w:rsid w:val="005732D5"/>
    <w:rsid w:val="00573ACA"/>
    <w:rsid w:val="005746E0"/>
    <w:rsid w:val="00574970"/>
    <w:rsid w:val="0057538E"/>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608"/>
    <w:rsid w:val="005A1AF0"/>
    <w:rsid w:val="005A1B4C"/>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8D8"/>
    <w:rsid w:val="00620ABE"/>
    <w:rsid w:val="00621603"/>
    <w:rsid w:val="00622773"/>
    <w:rsid w:val="00622FE8"/>
    <w:rsid w:val="00623216"/>
    <w:rsid w:val="006236CD"/>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1113"/>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9E9"/>
    <w:rsid w:val="00782E1B"/>
    <w:rsid w:val="007836C1"/>
    <w:rsid w:val="00784439"/>
    <w:rsid w:val="00784D58"/>
    <w:rsid w:val="00785438"/>
    <w:rsid w:val="00786594"/>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C0F"/>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23B9"/>
    <w:rsid w:val="008841AF"/>
    <w:rsid w:val="00884304"/>
    <w:rsid w:val="00884588"/>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27D7"/>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AE2"/>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1973"/>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178E"/>
    <w:rsid w:val="00CD22B0"/>
    <w:rsid w:val="00CD262A"/>
    <w:rsid w:val="00CD3B73"/>
    <w:rsid w:val="00CD4818"/>
    <w:rsid w:val="00CD4D21"/>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97B"/>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6805"/>
    <w:rsid w:val="00ED7F50"/>
    <w:rsid w:val="00EE05AD"/>
    <w:rsid w:val="00EE0D7A"/>
    <w:rsid w:val="00EE1196"/>
    <w:rsid w:val="00EE125C"/>
    <w:rsid w:val="00EE18BF"/>
    <w:rsid w:val="00EE1A7E"/>
    <w:rsid w:val="00EE2E2F"/>
    <w:rsid w:val="00EE33AA"/>
    <w:rsid w:val="00EE37AF"/>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6C2F"/>
    <w:rsid w:val="00F66EDE"/>
    <w:rsid w:val="00F67297"/>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8E0"/>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4610"/>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131"/>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yperlink" Target="https://doi.org/10.15468/dl.n6u6n0"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anvmazijk@gmail.co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doi.org/10.15468/dl.46okua"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88237-44DB-784E-BBB4-31C386D43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1</TotalTime>
  <Pages>27</Pages>
  <Words>42387</Words>
  <Characters>241611</Characters>
  <Application>Microsoft Office Word</Application>
  <DocSecurity>0</DocSecurity>
  <Lines>2013</Lines>
  <Paragraphs>56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83432</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11</cp:revision>
  <cp:lastPrinted>2020-02-28T12:27:00Z</cp:lastPrinted>
  <dcterms:created xsi:type="dcterms:W3CDTF">2020-01-29T13:10:00Z</dcterms:created>
  <dcterms:modified xsi:type="dcterms:W3CDTF">2020-04-08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journal-of-biogeography</vt:lpwstr>
  </property>
  <property fmtid="{D5CDD505-2E9C-101B-9397-08002B2CF9AE}" pid="15" name="Mendeley Recent Style Name 6_1">
    <vt:lpwstr>Journal of Biogeograph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